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4C5C60D4" w:rsidR="00BA5E45" w:rsidRDefault="00554DFF">
      <w:pPr>
        <w:pStyle w:val="Default"/>
        <w:spacing w:before="100" w:after="100"/>
        <w:rPr>
          <w:rFonts w:ascii="Times New Roman" w:hAnsi="Times New Roman"/>
          <w:sz w:val="22"/>
          <w:szCs w:val="22"/>
        </w:rPr>
      </w:pPr>
      <w:del w:id="0" w:author="Brainard, David H" w:date="2021-05-08T10:20:00Z">
        <w:r w:rsidDel="00170371">
          <w:rPr>
            <w:rFonts w:ascii="Arial Unicode MS" w:hAnsi="Arial Unicode MS"/>
            <w:sz w:val="22"/>
            <w:szCs w:val="22"/>
          </w:rPr>
          <w:br/>
        </w:r>
      </w:del>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w:t>
      </w:r>
      <w:ins w:id="1" w:author="JohannesBurge" w:date="2021-05-30T12:31:00Z">
        <w:r w:rsidR="00FB58AA">
          <w:rPr>
            <w:rFonts w:ascii="Times New Roman" w:hAnsi="Times New Roman"/>
            <w:sz w:val="22"/>
            <w:szCs w:val="22"/>
          </w:rPr>
          <w:t xml:space="preserve">generate </w:t>
        </w:r>
      </w:ins>
      <w:del w:id="2" w:author="JohannesBurge" w:date="2021-05-30T12:31:00Z">
        <w:r w:rsidDel="00FB58AA">
          <w:rPr>
            <w:rFonts w:ascii="Times New Roman" w:hAnsi="Times New Roman"/>
            <w:sz w:val="22"/>
            <w:szCs w:val="22"/>
          </w:rPr>
          <w:delText xml:space="preserve">provide </w:delText>
        </w:r>
      </w:del>
      <w:r>
        <w:rPr>
          <w:rFonts w:ascii="Times New Roman" w:hAnsi="Times New Roman"/>
          <w:sz w:val="22"/>
          <w:szCs w:val="22"/>
        </w:rPr>
        <w:t xml:space="preserve">stable representations of task-relevant scene properties (e.g.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ins w:id="3" w:author="JohannesBurge" w:date="2021-05-30T12:31:00Z">
        <w:r w:rsidR="00FB58AA">
          <w:rPr>
            <w:rFonts w:ascii="Times New Roman" w:hAnsi="Times New Roman"/>
            <w:sz w:val="22"/>
            <w:szCs w:val="22"/>
          </w:rPr>
          <w:t xml:space="preserve">Here, we consider this issue in the context of lightness. </w:t>
        </w:r>
      </w:ins>
      <w:ins w:id="4" w:author="JohannesBurge" w:date="2021-05-30T12:32:00Z">
        <w:r w:rsidR="00095DB1" w:rsidRPr="000461A2">
          <w:rPr>
            <w:rFonts w:ascii="Times New Roman" w:hAnsi="Times New Roman"/>
            <w:sz w:val="22"/>
            <w:szCs w:val="22"/>
          </w:rPr>
          <w:t xml:space="preserve">To study </w:t>
        </w:r>
        <w:r w:rsidR="00095DB1">
          <w:rPr>
            <w:rFonts w:ascii="Times New Roman" w:hAnsi="Times New Roman"/>
            <w:sz w:val="22"/>
            <w:szCs w:val="22"/>
          </w:rPr>
          <w:t>the stability of human lightness representations</w:t>
        </w:r>
        <w:r w:rsidR="00095DB1" w:rsidRPr="000461A2">
          <w:rPr>
            <w:rFonts w:ascii="Times New Roman" w:hAnsi="Times New Roman"/>
            <w:sz w:val="22"/>
            <w:szCs w:val="22"/>
          </w:rPr>
          <w:t xml:space="preserve">, we </w:t>
        </w:r>
        <w:r w:rsidR="00095DB1">
          <w:rPr>
            <w:rFonts w:ascii="Times New Roman" w:hAnsi="Times New Roman"/>
            <w:sz w:val="22"/>
            <w:szCs w:val="22"/>
          </w:rPr>
          <w:t>introduce a threshold-based psychophysical paradigm.</w:t>
        </w:r>
      </w:ins>
      <w:ins w:id="5" w:author="JohannesBurge" w:date="2021-05-30T12:33:00Z">
        <w:r w:rsidR="00CC3B27">
          <w:rPr>
            <w:rFonts w:ascii="Times New Roman" w:hAnsi="Times New Roman"/>
            <w:sz w:val="22"/>
            <w:szCs w:val="22"/>
          </w:rPr>
          <w:t xml:space="preserve"> </w:t>
        </w:r>
      </w:ins>
      <w:del w:id="6" w:author="JohannesBurge" w:date="2021-05-30T12:33:00Z">
        <w:r w:rsidR="000461A2" w:rsidRPr="000461A2" w:rsidDel="00CC3B27">
          <w:rPr>
            <w:rFonts w:ascii="Times New Roman" w:hAnsi="Times New Roman"/>
            <w:sz w:val="22"/>
            <w:szCs w:val="22"/>
          </w:rPr>
          <w:delText xml:space="preserve">To study </w:delText>
        </w:r>
        <w:r w:rsidR="009912A0" w:rsidDel="00CC3B27">
          <w:rPr>
            <w:rFonts w:ascii="Times New Roman" w:hAnsi="Times New Roman"/>
            <w:sz w:val="22"/>
            <w:szCs w:val="22"/>
          </w:rPr>
          <w:delText xml:space="preserve">such </w:delText>
        </w:r>
        <w:r w:rsidR="005952CB" w:rsidDel="00CC3B27">
          <w:rPr>
            <w:rFonts w:ascii="Times New Roman" w:hAnsi="Times New Roman"/>
            <w:sz w:val="22"/>
            <w:szCs w:val="22"/>
          </w:rPr>
          <w:delText>representational</w:delText>
        </w:r>
        <w:r w:rsidR="00031C09" w:rsidRPr="000461A2" w:rsidDel="00CC3B27">
          <w:rPr>
            <w:rFonts w:ascii="Times New Roman" w:hAnsi="Times New Roman"/>
            <w:sz w:val="22"/>
            <w:szCs w:val="22"/>
          </w:rPr>
          <w:delText xml:space="preserve"> </w:delText>
        </w:r>
        <w:r w:rsidR="000461A2" w:rsidRPr="000461A2" w:rsidDel="00CC3B27">
          <w:rPr>
            <w:rFonts w:ascii="Times New Roman" w:hAnsi="Times New Roman"/>
            <w:sz w:val="22"/>
            <w:szCs w:val="22"/>
          </w:rPr>
          <w:delText xml:space="preserve">stability in the context of </w:delText>
        </w:r>
        <w:r w:rsidR="004C5F54" w:rsidDel="00CC3B27">
          <w:rPr>
            <w:rFonts w:ascii="Times New Roman" w:hAnsi="Times New Roman"/>
            <w:sz w:val="22"/>
            <w:szCs w:val="22"/>
          </w:rPr>
          <w:delText>lightness</w:delText>
        </w:r>
        <w:r w:rsidR="000461A2" w:rsidRPr="000461A2" w:rsidDel="00CC3B27">
          <w:rPr>
            <w:rFonts w:ascii="Times New Roman" w:hAnsi="Times New Roman"/>
            <w:sz w:val="22"/>
            <w:szCs w:val="22"/>
          </w:rPr>
          <w:delText xml:space="preserve">, we </w:delText>
        </w:r>
        <w:r w:rsidR="004C5F54" w:rsidDel="00CC3B27">
          <w:rPr>
            <w:rFonts w:ascii="Times New Roman" w:hAnsi="Times New Roman"/>
            <w:sz w:val="22"/>
            <w:szCs w:val="22"/>
          </w:rPr>
          <w:delText xml:space="preserve">introduce a threshold-based psychophysical paradigm. </w:delText>
        </w:r>
      </w:del>
      <w:r w:rsidR="004C5F54">
        <w:rPr>
          <w:rFonts w:ascii="Times New Roman" w:hAnsi="Times New Roman"/>
          <w:sz w:val="22"/>
          <w:szCs w:val="22"/>
        </w:rPr>
        <w:t xml:space="preserve">We </w:t>
      </w:r>
      <w:r w:rsidR="000461A2" w:rsidRPr="000461A2">
        <w:rPr>
          <w:rFonts w:ascii="Times New Roman" w:hAnsi="Times New Roman"/>
          <w:sz w:val="22"/>
          <w:szCs w:val="22"/>
        </w:rPr>
        <w:t xml:space="preserve">measure how thresholds for discriminating the </w:t>
      </w:r>
      <w:del w:id="7" w:author="Brainard, David H" w:date="2021-05-08T09:49:00Z">
        <w:r w:rsidR="000461A2" w:rsidRPr="000461A2" w:rsidDel="003D7BDE">
          <w:rPr>
            <w:rFonts w:ascii="Times New Roman" w:hAnsi="Times New Roman"/>
            <w:sz w:val="22"/>
            <w:szCs w:val="22"/>
          </w:rPr>
          <w:delText xml:space="preserve">lightness </w:delText>
        </w:r>
      </w:del>
      <w:ins w:id="8" w:author="Brainard, David H" w:date="2021-05-08T09:49:00Z">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ins>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in</w:t>
      </w:r>
      <w:del w:id="9" w:author="Brainard, David H" w:date="2021-05-08T13:54:00Z">
        <w:r w:rsidR="0065154F" w:rsidDel="001F740C">
          <w:rPr>
            <w:rFonts w:ascii="Times New Roman" w:hAnsi="Times New Roman"/>
            <w:sz w:val="22"/>
            <w:szCs w:val="22"/>
          </w:rPr>
          <w:delText xml:space="preserve"> graphically-rendered</w:delText>
        </w:r>
      </w:del>
      <w:r w:rsidR="0065154F">
        <w:rPr>
          <w:rFonts w:ascii="Times New Roman" w:hAnsi="Times New Roman"/>
          <w:sz w:val="22"/>
          <w:szCs w:val="22"/>
        </w:rPr>
        <w:t xml:space="preserve"> naturalistic scenes </w:t>
      </w:r>
      <w:ins w:id="10" w:author="Brainard, David H" w:date="2021-05-08T13:54:00Z">
        <w:r w:rsidR="001F740C">
          <w:rPr>
            <w:rFonts w:ascii="Times New Roman" w:hAnsi="Times New Roman"/>
            <w:sz w:val="22"/>
            <w:szCs w:val="22"/>
          </w:rPr>
          <w:t xml:space="preserve">rendered using computer graphics </w:t>
        </w:r>
      </w:ins>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ins w:id="11" w:author="Brainard, David H" w:date="2021-05-08T09:50:00Z">
        <w:r w:rsidR="003D7BDE">
          <w:rPr>
            <w:rFonts w:ascii="Times New Roman" w:hAnsi="Times New Roman"/>
            <w:sz w:val="22"/>
            <w:szCs w:val="22"/>
          </w:rPr>
          <w:t xml:space="preserve">We refer to these thresholds as lightness discrimination thresholds. </w:t>
        </w:r>
      </w:ins>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del w:id="12" w:author="JohannesBurge" w:date="2021-05-30T12:34:00Z">
        <w:r w:rsidR="006B256C" w:rsidDel="005F67BA">
          <w:rPr>
            <w:rFonts w:ascii="Times New Roman" w:hAnsi="Times New Roman"/>
            <w:sz w:val="22"/>
            <w:szCs w:val="22"/>
          </w:rPr>
          <w:delText>it</w:delText>
        </w:r>
        <w:r w:rsidR="00923B17" w:rsidDel="005F67BA">
          <w:rPr>
            <w:rFonts w:ascii="Times New Roman" w:hAnsi="Times New Roman"/>
            <w:sz w:val="22"/>
            <w:szCs w:val="22"/>
          </w:rPr>
          <w:delText xml:space="preserve"> </w:delText>
        </w:r>
      </w:del>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xml:space="preserve">, </w:t>
      </w:r>
      <w:del w:id="13" w:author="Brainard, David H" w:date="2021-05-08T09:35:00Z">
        <w:r w:rsidDel="00254E6B">
          <w:rPr>
            <w:rFonts w:ascii="Times New Roman" w:hAnsi="Times New Roman"/>
            <w:sz w:val="22"/>
            <w:szCs w:val="22"/>
          </w:rPr>
          <w:delText xml:space="preserve">the </w:delText>
        </w:r>
      </w:del>
      <w:r>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w:t>
      </w:r>
      <w:del w:id="14" w:author="JohannesBurge" w:date="2021-05-30T12:34:00Z">
        <w:r w:rsidDel="005F67BA">
          <w:rPr>
            <w:rFonts w:ascii="Times New Roman" w:hAnsi="Times New Roman"/>
            <w:sz w:val="22"/>
            <w:szCs w:val="22"/>
          </w:rPr>
          <w:delText xml:space="preserve">the </w:delText>
        </w:r>
        <w:r w:rsidR="00E4069E" w:rsidDel="005F67BA">
          <w:rPr>
            <w:rFonts w:ascii="Times New Roman" w:hAnsi="Times New Roman"/>
            <w:sz w:val="22"/>
            <w:szCs w:val="22"/>
          </w:rPr>
          <w:delText xml:space="preserve">variation in </w:delText>
        </w:r>
      </w:del>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ins w:id="15" w:author="JohannesBurge" w:date="2021-05-30T12:34:00Z">
        <w:r w:rsidR="005F67BA">
          <w:rPr>
            <w:rFonts w:ascii="Times New Roman" w:hAnsi="Times New Roman"/>
            <w:sz w:val="22"/>
            <w:szCs w:val="22"/>
          </w:rPr>
          <w:t xml:space="preserve">variation </w:t>
        </w:r>
      </w:ins>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del w:id="16" w:author="JohannesBurge" w:date="2021-05-30T12:34:00Z">
        <w:r w:rsidR="003C11D1" w:rsidDel="00722988">
          <w:rPr>
            <w:rFonts w:ascii="Times New Roman" w:hAnsi="Times New Roman"/>
            <w:sz w:val="22"/>
            <w:szCs w:val="22"/>
          </w:rPr>
          <w:delText xml:space="preserve">measure </w:delText>
        </w:r>
      </w:del>
      <w:ins w:id="17" w:author="JohannesBurge" w:date="2021-05-30T12:34:00Z">
        <w:r w:rsidR="00722988">
          <w:rPr>
            <w:rFonts w:ascii="Times New Roman" w:hAnsi="Times New Roman"/>
            <w:sz w:val="22"/>
            <w:szCs w:val="22"/>
          </w:rPr>
          <w:t>repor</w:t>
        </w:r>
      </w:ins>
      <w:ins w:id="18" w:author="JohannesBurge" w:date="2021-05-30T12:35:00Z">
        <w:r w:rsidR="00722988">
          <w:rPr>
            <w:rFonts w:ascii="Times New Roman" w:hAnsi="Times New Roman"/>
            <w:sz w:val="22"/>
            <w:szCs w:val="22"/>
          </w:rPr>
          <w:t>t</w:t>
        </w:r>
      </w:ins>
      <w:ins w:id="19" w:author="JohannesBurge" w:date="2021-05-30T12:34:00Z">
        <w:r w:rsidR="00722988">
          <w:rPr>
            <w:rFonts w:ascii="Times New Roman" w:hAnsi="Times New Roman"/>
            <w:sz w:val="22"/>
            <w:szCs w:val="22"/>
          </w:rPr>
          <w:t xml:space="preserve"> </w:t>
        </w:r>
      </w:ins>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moveToRangeStart w:id="20" w:author="Brainard, David H" w:date="2021-05-08T09:51:00Z" w:name="move71359898"/>
      <w:moveTo w:id="21" w:author="Brainard, David H" w:date="2021-05-08T09:51:00Z">
        <w:r w:rsidR="003D7BDE">
          <w:rPr>
            <w:rFonts w:ascii="Times New Roman" w:hAnsi="Times New Roman"/>
            <w:sz w:val="22"/>
            <w:szCs w:val="22"/>
          </w:rPr>
          <w:t>(i.e. perceived object lightness)</w:t>
        </w:r>
        <w:del w:id="22" w:author="Brainard, David H" w:date="2021-05-08T09:51:00Z">
          <w:r w:rsidR="003D7BDE" w:rsidDel="003D7BDE">
            <w:rPr>
              <w:rFonts w:ascii="Times New Roman" w:hAnsi="Times New Roman"/>
              <w:sz w:val="22"/>
              <w:szCs w:val="22"/>
            </w:rPr>
            <w:delText>.</w:delText>
          </w:r>
        </w:del>
        <w:r w:rsidR="003D7BDE">
          <w:rPr>
            <w:rFonts w:ascii="Times New Roman" w:hAnsi="Times New Roman"/>
            <w:sz w:val="22"/>
            <w:szCs w:val="22"/>
          </w:rPr>
          <w:t xml:space="preserve"> </w:t>
        </w:r>
      </w:moveTo>
      <w:moveToRangeEnd w:id="20"/>
      <w:r w:rsidR="009D102C">
        <w:rPr>
          <w:rFonts w:ascii="Times New Roman" w:hAnsi="Times New Roman"/>
          <w:sz w:val="22"/>
          <w:szCs w:val="22"/>
        </w:rPr>
        <w:t xml:space="preserve">of the task-relevant variable </w:t>
      </w:r>
      <w:ins w:id="23" w:author="Brainard, David H" w:date="2021-05-08T09:51:00Z">
        <w:r w:rsidR="003D7BDE">
          <w:rPr>
            <w:rFonts w:ascii="Times New Roman" w:hAnsi="Times New Roman"/>
            <w:sz w:val="22"/>
            <w:szCs w:val="22"/>
          </w:rPr>
          <w:t xml:space="preserve">(i.e. achromatic reflectance). </w:t>
        </w:r>
      </w:ins>
      <w:moveFromRangeStart w:id="24" w:author="Brainard, David H" w:date="2021-05-08T09:51:00Z" w:name="move71359898"/>
      <w:moveFrom w:id="25" w:author="Brainard, David H" w:date="2021-05-08T09:51:00Z">
        <w:r w:rsidR="009D102C" w:rsidDel="003D7BDE">
          <w:rPr>
            <w:rFonts w:ascii="Times New Roman" w:hAnsi="Times New Roman"/>
            <w:sz w:val="22"/>
            <w:szCs w:val="22"/>
          </w:rPr>
          <w:t>(</w:t>
        </w:r>
        <w:r w:rsidR="004B1988" w:rsidDel="003D7BDE">
          <w:rPr>
            <w:rFonts w:ascii="Times New Roman" w:hAnsi="Times New Roman"/>
            <w:sz w:val="22"/>
            <w:szCs w:val="22"/>
          </w:rPr>
          <w:t xml:space="preserve">i.e. </w:t>
        </w:r>
        <w:r w:rsidR="00D866C0" w:rsidDel="003D7BDE">
          <w:rPr>
            <w:rFonts w:ascii="Times New Roman" w:hAnsi="Times New Roman"/>
            <w:sz w:val="22"/>
            <w:szCs w:val="22"/>
          </w:rPr>
          <w:t>perceived object lightness</w:t>
        </w:r>
        <w:r w:rsidR="009D102C" w:rsidDel="003D7BDE">
          <w:rPr>
            <w:rFonts w:ascii="Times New Roman" w:hAnsi="Times New Roman"/>
            <w:sz w:val="22"/>
            <w:szCs w:val="22"/>
          </w:rPr>
          <w:t>)</w:t>
        </w:r>
        <w:r w:rsidR="00710C6E" w:rsidDel="003D7BDE">
          <w:rPr>
            <w:rFonts w:ascii="Times New Roman" w:hAnsi="Times New Roman"/>
            <w:sz w:val="22"/>
            <w:szCs w:val="22"/>
          </w:rPr>
          <w:t>.</w:t>
        </w:r>
        <w:r w:rsidR="009D102C" w:rsidDel="003D7BDE">
          <w:rPr>
            <w:rFonts w:ascii="Times New Roman" w:hAnsi="Times New Roman"/>
            <w:sz w:val="22"/>
            <w:szCs w:val="22"/>
          </w:rPr>
          <w:t xml:space="preserve"> </w:t>
        </w:r>
      </w:moveFrom>
      <w:moveFromRangeEnd w:id="24"/>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del w:id="26" w:author="JohannesBurge" w:date="2021-05-30T12:35:00Z">
        <w:r w:rsidR="00764C04" w:rsidDel="00AC47CA">
          <w:rPr>
            <w:rFonts w:ascii="Times New Roman" w:hAnsi="Times New Roman"/>
            <w:sz w:val="22"/>
            <w:szCs w:val="22"/>
          </w:rPr>
          <w:delText xml:space="preserve">based on Signal Detection Theory, </w:delText>
        </w:r>
      </w:del>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w:t>
      </w:r>
      <w:del w:id="27" w:author="JohannesBurge" w:date="2021-05-30T12:35:00Z">
        <w:r w:rsidDel="00AC47CA">
          <w:rPr>
            <w:rFonts w:ascii="Times New Roman" w:hAnsi="Times New Roman"/>
            <w:sz w:val="22"/>
            <w:szCs w:val="22"/>
          </w:rPr>
          <w:delText xml:space="preserve">to characterize </w:delText>
        </w:r>
      </w:del>
      <w:ins w:id="28" w:author="JohannesBurge" w:date="2021-05-30T12:35:00Z">
        <w:r w:rsidR="00AC47CA">
          <w:rPr>
            <w:rFonts w:ascii="Times New Roman" w:hAnsi="Times New Roman"/>
            <w:sz w:val="22"/>
            <w:szCs w:val="22"/>
          </w:rPr>
          <w:t xml:space="preserve">for characterizing </w:t>
        </w:r>
      </w:ins>
      <w:r>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0C87E1A6" w:rsidR="00BA5E45" w:rsidDel="001A55E7" w:rsidRDefault="00BA5E45">
      <w:pPr>
        <w:pStyle w:val="Default"/>
        <w:spacing w:before="0"/>
        <w:rPr>
          <w:del w:id="29" w:author="Brainard, David H" w:date="2021-05-08T14:04:00Z"/>
          <w:rFonts w:ascii="Times New Roman" w:eastAsia="Times New Roman" w:hAnsi="Times New Roman" w:cs="Times New Roman"/>
          <w:sz w:val="22"/>
          <w:szCs w:val="22"/>
        </w:rPr>
      </w:pPr>
    </w:p>
    <w:p w14:paraId="28778476" w14:textId="53E866F5" w:rsidR="00BA5E45" w:rsidDel="001A55E7" w:rsidRDefault="00BA5E45">
      <w:pPr>
        <w:pStyle w:val="Default"/>
        <w:spacing w:before="0"/>
        <w:rPr>
          <w:del w:id="30" w:author="Brainard, David H" w:date="2021-05-08T14:04:00Z"/>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E3633F6"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del w:id="31" w:author="Brainard, David H" w:date="2021-05-08T09:36:00Z">
        <w:r w:rsidR="002D7C2E" w:rsidDel="00254E6B">
          <w:rPr>
            <w:rFonts w:ascii="Times New Roman" w:hAnsi="Times New Roman"/>
            <w:sz w:val="22"/>
            <w:szCs w:val="22"/>
          </w:rPr>
          <w:delText xml:space="preserve">vagaries of the </w:delText>
        </w:r>
      </w:del>
      <w:r w:rsidR="002D7C2E">
        <w:rPr>
          <w:rFonts w:ascii="Times New Roman" w:hAnsi="Times New Roman"/>
          <w:sz w:val="22"/>
          <w:szCs w:val="22"/>
        </w:rPr>
        <w:t xml:space="preserve">observer’s particular viewpoint on the scene, on object-extrinsic properties of the scene (e.g.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del w:id="32" w:author="Brainard, David H" w:date="2021-05-08T09:37:00Z">
        <w:r w:rsidR="0059129F" w:rsidDel="00254E6B">
          <w:rPr>
            <w:rFonts w:ascii="Times New Roman" w:hAnsi="Times New Roman"/>
            <w:sz w:val="22"/>
            <w:szCs w:val="22"/>
          </w:rPr>
          <w:delText xml:space="preserve">solves </w:delText>
        </w:r>
      </w:del>
      <w:ins w:id="33" w:author="Brainard, David H" w:date="2021-05-08T09:37:00Z">
        <w:r w:rsidR="00254E6B">
          <w:rPr>
            <w:rFonts w:ascii="Times New Roman" w:hAnsi="Times New Roman"/>
            <w:sz w:val="22"/>
            <w:szCs w:val="22"/>
          </w:rPr>
          <w:t xml:space="preserve">rises to </w:t>
        </w:r>
      </w:ins>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2CCF6071"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del w:id="34" w:author="Brainard, David H" w:date="2021-05-08T09:38:00Z">
        <w:r w:rsidR="009D3B75" w:rsidDel="00254E6B">
          <w:rPr>
            <w:rFonts w:ascii="Times New Roman" w:hAnsi="Times New Roman"/>
            <w:sz w:val="22"/>
            <w:szCs w:val="22"/>
          </w:rPr>
          <w:delText>from</w:delText>
        </w:r>
        <w:r w:rsidR="002869A5" w:rsidDel="00254E6B">
          <w:rPr>
            <w:rFonts w:ascii="Times New Roman" w:hAnsi="Times New Roman"/>
            <w:sz w:val="22"/>
            <w:szCs w:val="22"/>
          </w:rPr>
          <w:delText xml:space="preserve"> </w:delText>
        </w:r>
      </w:del>
      <w:ins w:id="35" w:author="Brainard, David H" w:date="2021-05-08T09:38:00Z">
        <w:r w:rsidR="00254E6B">
          <w:rPr>
            <w:rFonts w:ascii="Times New Roman" w:hAnsi="Times New Roman"/>
            <w:sz w:val="22"/>
            <w:szCs w:val="22"/>
          </w:rPr>
          <w:t xml:space="preserve">based on </w:t>
        </w:r>
      </w:ins>
      <w:r>
        <w:rPr>
          <w:rFonts w:ascii="Times New Roman" w:hAnsi="Times New Roman"/>
          <w:sz w:val="22"/>
          <w:szCs w:val="22"/>
        </w:rPr>
        <w:t>the light</w:t>
      </w:r>
      <w:r w:rsidR="00554DFF">
        <w:rPr>
          <w:rFonts w:ascii="Times New Roman" w:hAnsi="Times New Roman"/>
          <w:sz w:val="22"/>
          <w:szCs w:val="22"/>
        </w:rPr>
        <w:t xml:space="preserve"> reflected </w:t>
      </w:r>
      <w:ins w:id="36" w:author="Brainard, David H" w:date="2021-05-08T09:38:00Z">
        <w:r w:rsidR="00254E6B">
          <w:rPr>
            <w:rFonts w:ascii="Times New Roman" w:hAnsi="Times New Roman"/>
            <w:sz w:val="22"/>
            <w:szCs w:val="22"/>
          </w:rPr>
          <w:t xml:space="preserve">to the eye </w:t>
        </w:r>
      </w:ins>
      <w:r w:rsidR="00554DFF">
        <w:rPr>
          <w:rFonts w:ascii="Times New Roman" w:hAnsi="Times New Roman"/>
          <w:sz w:val="22"/>
          <w:szCs w:val="22"/>
        </w:rPr>
        <w:t xml:space="preserve">from the </w:t>
      </w:r>
      <w:r w:rsidR="00CF53A0">
        <w:rPr>
          <w:rFonts w:ascii="Times New Roman" w:hAnsi="Times New Roman"/>
          <w:sz w:val="22"/>
          <w:szCs w:val="22"/>
        </w:rPr>
        <w:t xml:space="preserve">object </w:t>
      </w:r>
      <w:del w:id="37" w:author="Brainard, David H" w:date="2021-05-08T09:38:00Z">
        <w:r w:rsidR="00CF53A0" w:rsidDel="00254E6B">
          <w:rPr>
            <w:rFonts w:ascii="Times New Roman" w:hAnsi="Times New Roman"/>
            <w:sz w:val="22"/>
            <w:szCs w:val="22"/>
          </w:rPr>
          <w:delText xml:space="preserve">and </w:delText>
        </w:r>
      </w:del>
      <w:ins w:id="38" w:author="Brainard, David H" w:date="2021-05-08T09:38:00Z">
        <w:r w:rsidR="00254E6B">
          <w:rPr>
            <w:rFonts w:ascii="Times New Roman" w:hAnsi="Times New Roman"/>
            <w:sz w:val="22"/>
            <w:szCs w:val="22"/>
          </w:rPr>
          <w:t xml:space="preserve">as well as </w:t>
        </w:r>
      </w:ins>
      <w:r w:rsidR="00CF53A0">
        <w:rPr>
          <w:rFonts w:ascii="Times New Roman" w:hAnsi="Times New Roman"/>
          <w:sz w:val="22"/>
          <w:szCs w:val="22"/>
        </w:rPr>
        <w:t>the rest of the scene</w:t>
      </w:r>
      <w:del w:id="39" w:author="Brainard, David H" w:date="2021-05-08T09:38:00Z">
        <w:r w:rsidR="00CF53A0" w:rsidDel="00254E6B">
          <w:rPr>
            <w:rFonts w:ascii="Times New Roman" w:hAnsi="Times New Roman"/>
            <w:sz w:val="22"/>
            <w:szCs w:val="22"/>
          </w:rPr>
          <w:delText xml:space="preserve"> </w:delText>
        </w:r>
        <w:r w:rsidR="00534F06" w:rsidDel="00254E6B">
          <w:rPr>
            <w:rFonts w:ascii="Times New Roman" w:hAnsi="Times New Roman"/>
            <w:sz w:val="22"/>
            <w:szCs w:val="22"/>
          </w:rPr>
          <w:delText xml:space="preserve">to </w:delText>
        </w:r>
        <w:r w:rsidDel="00254E6B">
          <w:rPr>
            <w:rFonts w:ascii="Times New Roman" w:hAnsi="Times New Roman"/>
            <w:sz w:val="22"/>
            <w:szCs w:val="22"/>
          </w:rPr>
          <w:delText>the eye</w:delText>
        </w:r>
      </w:del>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ins w:id="40" w:author="JohannesBurge" w:date="2021-05-30T12:36:00Z">
        <w:r w:rsidR="003F6FCF">
          <w:rPr>
            <w:rFonts w:ascii="Times New Roman" w:hAnsi="Times New Roman"/>
            <w:sz w:val="22"/>
            <w:szCs w:val="22"/>
          </w:rPr>
          <w:t>the estimate of object color</w:t>
        </w:r>
      </w:ins>
      <w:del w:id="41" w:author="JohannesBurge" w:date="2021-05-30T12:36:00Z">
        <w:r w:rsidR="00E51F63" w:rsidDel="003F6FCF">
          <w:rPr>
            <w:rFonts w:ascii="Times New Roman" w:hAnsi="Times New Roman"/>
            <w:sz w:val="22"/>
            <w:szCs w:val="22"/>
          </w:rPr>
          <w:delText>the object’s color appearance</w:delText>
        </w:r>
      </w:del>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5EDFE8EB"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del w:id="42" w:author="Brainard, David H" w:date="2021-05-08T09:57:00Z">
        <w:r w:rsidDel="006D2617">
          <w:rPr>
            <w:rFonts w:ascii="Times New Roman" w:hAnsi="Times New Roman"/>
            <w:sz w:val="22"/>
            <w:szCs w:val="22"/>
          </w:rPr>
          <w:delText xml:space="preserve">using </w:delText>
        </w:r>
      </w:del>
      <w:ins w:id="43" w:author="Brainard, David H" w:date="2021-05-08T09:57:00Z">
        <w:r w:rsidR="006D2617">
          <w:rPr>
            <w:rFonts w:ascii="Times New Roman" w:hAnsi="Times New Roman"/>
            <w:sz w:val="22"/>
            <w:szCs w:val="22"/>
          </w:rPr>
          <w:t xml:space="preserve">in experiments </w:t>
        </w:r>
      </w:ins>
      <w:del w:id="44" w:author="Brainard, David H" w:date="2021-05-08T09:57:00Z">
        <w:r w:rsidDel="006D2617">
          <w:rPr>
            <w:rFonts w:ascii="Times New Roman" w:hAnsi="Times New Roman"/>
            <w:sz w:val="22"/>
            <w:szCs w:val="22"/>
          </w:rPr>
          <w:delText>psychophysical methods, in which</w:delText>
        </w:r>
      </w:del>
      <w:ins w:id="45" w:author="Brainard, David H" w:date="2021-05-08T09:57:00Z">
        <w:r w:rsidR="006D2617">
          <w:rPr>
            <w:rFonts w:ascii="Times New Roman" w:hAnsi="Times New Roman"/>
            <w:sz w:val="22"/>
            <w:szCs w:val="22"/>
          </w:rPr>
          <w:t>where</w:t>
        </w:r>
      </w:ins>
      <w:r>
        <w:rPr>
          <w:rFonts w:ascii="Times New Roman" w:hAnsi="Times New Roman"/>
          <w:sz w:val="22"/>
          <w:szCs w:val="22"/>
        </w:rPr>
        <w:t xml:space="preserve">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commentRangeStart w:id="46"/>
      <w:ins w:id="47" w:author="Brainard, David H" w:date="2021-05-08T09:58:00Z">
        <w:del w:id="48" w:author="JohannesBurge" w:date="2021-05-30T12:40:00Z">
          <w:r w:rsidR="006D2617" w:rsidDel="00B44087">
            <w:rPr>
              <w:rFonts w:ascii="Times New Roman" w:hAnsi="Times New Roman"/>
              <w:sz w:val="22"/>
              <w:szCs w:val="22"/>
            </w:rPr>
            <w:delText xml:space="preserve"> an object to have</w:delText>
          </w:r>
        </w:del>
      </w:ins>
      <w:commentRangeEnd w:id="46"/>
      <w:r w:rsidR="00B44087">
        <w:rPr>
          <w:rStyle w:val="CommentReference"/>
          <w:rFonts w:ascii="Times New Roman" w:hAnsi="Times New Roman" w:cs="Times New Roman"/>
          <w:color w:val="auto"/>
          <w14:textOutline w14:w="0" w14:cap="rnd" w14:cmpd="sng" w14:algn="ctr">
            <w14:noFill/>
            <w14:prstDash w14:val="solid"/>
            <w14:bevel/>
          </w14:textOutline>
        </w:rPr>
        <w:commentReference w:id="46"/>
      </w:r>
      <w:r w:rsidR="00364CF3">
        <w:rPr>
          <w:rFonts w:ascii="Times New Roman" w:hAnsi="Times New Roman"/>
          <w:sz w:val="22"/>
          <w:szCs w:val="22"/>
        </w:rPr>
        <w:t>,</w:t>
      </w:r>
      <w:r>
        <w:rPr>
          <w:rFonts w:ascii="Times New Roman" w:hAnsi="Times New Roman"/>
          <w:sz w:val="22"/>
          <w:szCs w:val="22"/>
        </w:rPr>
        <w:t xml:space="preserve"> across changes </w:t>
      </w:r>
      <w:commentRangeStart w:id="49"/>
      <w:del w:id="50" w:author="JohannesBurge" w:date="2021-05-30T12:39:00Z">
        <w:r w:rsidDel="00811879">
          <w:rPr>
            <w:rFonts w:ascii="Times New Roman" w:hAnsi="Times New Roman"/>
            <w:sz w:val="22"/>
            <w:szCs w:val="22"/>
          </w:rPr>
          <w:delText xml:space="preserve">in the scene </w:delText>
        </w:r>
      </w:del>
      <w:r>
        <w:rPr>
          <w:rFonts w:ascii="Times New Roman" w:hAnsi="Times New Roman"/>
          <w:sz w:val="22"/>
          <w:szCs w:val="22"/>
        </w:rPr>
        <w:t>ex</w:t>
      </w:r>
      <w:commentRangeEnd w:id="49"/>
      <w:r w:rsidR="00365559">
        <w:rPr>
          <w:rStyle w:val="CommentReference"/>
          <w:rFonts w:ascii="Times New Roman" w:hAnsi="Times New Roman" w:cs="Times New Roman"/>
          <w:color w:val="auto"/>
          <w14:textOutline w14:w="0" w14:cap="rnd" w14:cmpd="sng" w14:algn="ctr">
            <w14:noFill/>
            <w14:prstDash w14:val="solid"/>
            <w14:bevel/>
          </w14:textOutline>
        </w:rPr>
        <w:commentReference w:id="49"/>
      </w:r>
      <w:r>
        <w:rPr>
          <w:rFonts w:ascii="Times New Roman" w:hAnsi="Times New Roman"/>
          <w:sz w:val="22"/>
          <w:szCs w:val="22"/>
        </w:rPr>
        <w:t xml:space="preserve">trinsic to </w:t>
      </w:r>
      <w:del w:id="51" w:author="JohannesBurge" w:date="2021-05-30T12:39:00Z">
        <w:r w:rsidDel="00C2553F">
          <w:rPr>
            <w:rFonts w:ascii="Times New Roman" w:hAnsi="Times New Roman"/>
            <w:sz w:val="22"/>
            <w:szCs w:val="22"/>
          </w:rPr>
          <w:delText xml:space="preserve">the </w:delText>
        </w:r>
        <w:r w:rsidR="00364CF3" w:rsidDel="00C2553F">
          <w:rPr>
            <w:rFonts w:ascii="Times New Roman" w:hAnsi="Times New Roman"/>
            <w:sz w:val="22"/>
            <w:szCs w:val="22"/>
          </w:rPr>
          <w:delText xml:space="preserve">judged </w:delText>
        </w:r>
        <w:r w:rsidDel="00C2553F">
          <w:rPr>
            <w:rFonts w:ascii="Times New Roman" w:hAnsi="Times New Roman"/>
            <w:sz w:val="22"/>
            <w:szCs w:val="22"/>
          </w:rPr>
          <w:delText xml:space="preserve">object’s </w:delText>
        </w:r>
      </w:del>
      <w:ins w:id="52" w:author="JohannesBurge" w:date="2021-05-30T12:39:00Z">
        <w:r w:rsidR="00C2553F">
          <w:rPr>
            <w:rFonts w:ascii="Times New Roman" w:hAnsi="Times New Roman"/>
            <w:sz w:val="22"/>
            <w:szCs w:val="22"/>
          </w:rPr>
          <w:t xml:space="preserve">target </w:t>
        </w:r>
      </w:ins>
      <w:r>
        <w:rPr>
          <w:rFonts w:ascii="Times New Roman" w:hAnsi="Times New Roman"/>
          <w:sz w:val="22"/>
          <w:szCs w:val="22"/>
        </w:rPr>
        <w:t>reflectance.</w:t>
      </w:r>
      <w:ins w:id="53" w:author="Brainard, David H" w:date="2021-05-08T10:01:00Z">
        <w:r w:rsidR="006D2617">
          <w:rPr>
            <w:rStyle w:val="FootnoteReference"/>
            <w:rFonts w:ascii="Times New Roman" w:hAnsi="Times New Roman"/>
            <w:sz w:val="22"/>
            <w:szCs w:val="22"/>
          </w:rPr>
          <w:footnoteReference w:id="1"/>
        </w:r>
      </w:ins>
      <w:r>
        <w:rPr>
          <w:rFonts w:ascii="Times New Roman" w:hAnsi="Times New Roman"/>
          <w:sz w:val="22"/>
          <w:szCs w:val="22"/>
        </w:rPr>
        <w:t xml:space="preserve"> </w:t>
      </w:r>
      <w:ins w:id="84" w:author="Brainard, David H" w:date="2021-05-08T09:58:00Z">
        <w:r w:rsidR="006D2617">
          <w:rPr>
            <w:rFonts w:ascii="Times New Roman" w:hAnsi="Times New Roman"/>
            <w:sz w:val="22"/>
            <w:szCs w:val="22"/>
          </w:rPr>
          <w:t xml:space="preserve">Here, the </w:t>
        </w:r>
      </w:ins>
      <w:ins w:id="85" w:author="JohannesBurge" w:date="2021-05-30T12:41:00Z">
        <w:r w:rsidR="00FE251B">
          <w:rPr>
            <w:rFonts w:ascii="Times New Roman" w:hAnsi="Times New Roman"/>
            <w:sz w:val="22"/>
            <w:szCs w:val="22"/>
          </w:rPr>
          <w:t xml:space="preserve">target </w:t>
        </w:r>
      </w:ins>
      <w:ins w:id="86" w:author="Brainard, David H" w:date="2021-05-08T09:58:00Z">
        <w:r w:rsidR="006D2617">
          <w:rPr>
            <w:rFonts w:ascii="Times New Roman" w:hAnsi="Times New Roman"/>
            <w:sz w:val="22"/>
            <w:szCs w:val="22"/>
          </w:rPr>
          <w:t>object’s reflectance is the task-relevant scene variable, while the</w:t>
        </w:r>
      </w:ins>
      <w:ins w:id="87" w:author="Brainard, David H" w:date="2021-05-08T09:59:00Z">
        <w:r w:rsidR="006D2617">
          <w:rPr>
            <w:rFonts w:ascii="Times New Roman" w:hAnsi="Times New Roman"/>
            <w:sz w:val="22"/>
            <w:szCs w:val="22"/>
          </w:rPr>
          <w:t xml:space="preserve"> other aspects of the scene are task irrelevant. </w:t>
        </w:r>
      </w:ins>
      <w:del w:id="88" w:author="JohannesBurge" w:date="2021-05-30T12:39:00Z">
        <w:r w:rsidDel="0027520D">
          <w:rPr>
            <w:rFonts w:ascii="Times New Roman" w:hAnsi="Times New Roman"/>
            <w:sz w:val="22"/>
            <w:szCs w:val="22"/>
          </w:rPr>
          <w:delText>This literature tell</w:delText>
        </w:r>
        <w:r w:rsidR="00A71EC7" w:rsidDel="0027520D">
          <w:rPr>
            <w:rFonts w:ascii="Times New Roman" w:hAnsi="Times New Roman"/>
            <w:sz w:val="22"/>
            <w:szCs w:val="22"/>
          </w:rPr>
          <w:delText>s</w:delText>
        </w:r>
        <w:r w:rsidDel="0027520D">
          <w:rPr>
            <w:rFonts w:ascii="Times New Roman" w:hAnsi="Times New Roman"/>
            <w:sz w:val="22"/>
            <w:szCs w:val="22"/>
          </w:rPr>
          <w:delText xml:space="preserve"> us that u</w:delText>
        </w:r>
      </w:del>
      <w:ins w:id="89" w:author="JohannesBurge" w:date="2021-05-30T12:39:00Z">
        <w:r w:rsidR="0027520D">
          <w:rPr>
            <w:rFonts w:ascii="Times New Roman" w:hAnsi="Times New Roman"/>
            <w:sz w:val="22"/>
            <w:szCs w:val="22"/>
          </w:rPr>
          <w:t>U</w:t>
        </w:r>
      </w:ins>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del w:id="90" w:author="JohannesBurge" w:date="2021-05-30T12:42:00Z">
        <w:r w:rsidR="00A71EC7" w:rsidDel="00AD499D">
          <w:rPr>
            <w:rFonts w:ascii="Times New Roman" w:hAnsi="Times New Roman"/>
            <w:sz w:val="22"/>
            <w:szCs w:val="22"/>
          </w:rPr>
          <w:delText xml:space="preserve">the </w:delText>
        </w:r>
      </w:del>
      <w:commentRangeStart w:id="91"/>
      <w:ins w:id="92" w:author="JohannesBurge" w:date="2021-05-30T12:42:00Z">
        <w:r w:rsidR="00AD499D">
          <w:rPr>
            <w:rFonts w:ascii="Times New Roman" w:hAnsi="Times New Roman"/>
            <w:sz w:val="22"/>
            <w:szCs w:val="22"/>
          </w:rPr>
          <w:t>surfaces neighboring</w:t>
        </w:r>
      </w:ins>
      <w:commentRangeEnd w:id="91"/>
      <w:ins w:id="93" w:author="JohannesBurge" w:date="2021-05-30T13:21:00Z">
        <w:r w:rsidR="006F785F">
          <w:rPr>
            <w:rStyle w:val="CommentReference"/>
            <w:rFonts w:ascii="Times New Roman" w:hAnsi="Times New Roman" w:cs="Times New Roman"/>
            <w:color w:val="auto"/>
            <w14:textOutline w14:w="0" w14:cap="rnd" w14:cmpd="sng" w14:algn="ctr">
              <w14:noFill/>
              <w14:prstDash w14:val="solid"/>
              <w14:bevel/>
            </w14:textOutline>
          </w:rPr>
          <w:commentReference w:id="91"/>
        </w:r>
      </w:ins>
      <w:ins w:id="94" w:author="JohannesBurge" w:date="2021-05-30T12:42:00Z">
        <w:r w:rsidR="00AD499D">
          <w:rPr>
            <w:rFonts w:ascii="Times New Roman" w:hAnsi="Times New Roman"/>
            <w:sz w:val="22"/>
            <w:szCs w:val="22"/>
          </w:rPr>
          <w:t xml:space="preserve"> the target surface, </w:t>
        </w:r>
      </w:ins>
      <w:del w:id="95" w:author="JohannesBurge" w:date="2021-05-30T12:42:00Z">
        <w:r w:rsidR="00364CF3" w:rsidDel="00AD499D">
          <w:rPr>
            <w:rFonts w:ascii="Times New Roman" w:hAnsi="Times New Roman"/>
            <w:sz w:val="22"/>
            <w:szCs w:val="22"/>
          </w:rPr>
          <w:delText xml:space="preserve">immediate </w:delText>
        </w:r>
        <w:r w:rsidDel="00AD499D">
          <w:rPr>
            <w:rFonts w:ascii="Times New Roman" w:hAnsi="Times New Roman"/>
            <w:sz w:val="22"/>
            <w:szCs w:val="22"/>
          </w:rPr>
          <w:delText xml:space="preserve">background </w:delText>
        </w:r>
        <w:r w:rsidR="00364CF3" w:rsidDel="00AD499D">
          <w:rPr>
            <w:rFonts w:ascii="Times New Roman" w:hAnsi="Times New Roman"/>
            <w:sz w:val="22"/>
            <w:szCs w:val="22"/>
          </w:rPr>
          <w:delText>of the object</w:delText>
        </w:r>
        <w:r w:rsidR="00E2007C" w:rsidDel="00AD499D">
          <w:rPr>
            <w:rFonts w:ascii="Times New Roman" w:hAnsi="Times New Roman"/>
            <w:sz w:val="22"/>
            <w:szCs w:val="22"/>
          </w:rPr>
          <w:delText xml:space="preserve"> being judged</w:delText>
        </w:r>
        <w:r w:rsidR="00364CF3" w:rsidDel="00AD499D">
          <w:rPr>
            <w:rFonts w:ascii="Times New Roman" w:hAnsi="Times New Roman"/>
            <w:sz w:val="22"/>
            <w:szCs w:val="22"/>
          </w:rPr>
          <w:delText xml:space="preserve">, </w:delText>
        </w:r>
      </w:del>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del w:id="96" w:author="JohannesBurge" w:date="2021-05-30T12:43:00Z">
        <w:r w:rsidR="009C21D1" w:rsidDel="000D0726">
          <w:rPr>
            <w:rFonts w:ascii="Times New Roman" w:hAnsi="Times New Roman"/>
            <w:sz w:val="22"/>
            <w:szCs w:val="22"/>
          </w:rPr>
          <w:delText xml:space="preserve">A variety of </w:delText>
        </w:r>
      </w:del>
      <w:ins w:id="97" w:author="JohannesBurge" w:date="2021-05-30T12:43:00Z">
        <w:r w:rsidR="000D0726">
          <w:rPr>
            <w:rFonts w:ascii="Times New Roman" w:hAnsi="Times New Roman"/>
            <w:sz w:val="22"/>
            <w:szCs w:val="22"/>
          </w:rPr>
          <w:t xml:space="preserve">Several </w:t>
        </w:r>
      </w:ins>
      <w:r w:rsidR="009C21D1">
        <w:rPr>
          <w:rFonts w:ascii="Times New Roman" w:hAnsi="Times New Roman"/>
          <w:sz w:val="22"/>
          <w:szCs w:val="22"/>
        </w:rPr>
        <w:t xml:space="preserve">theoretical frameworks have been developed, which provide </w:t>
      </w:r>
      <w:ins w:id="98" w:author="JohannesBurge" w:date="2021-05-30T12:43:00Z">
        <w:r w:rsidR="001251A1">
          <w:rPr>
            <w:rFonts w:ascii="Times New Roman" w:hAnsi="Times New Roman"/>
            <w:sz w:val="22"/>
            <w:szCs w:val="22"/>
          </w:rPr>
          <w:t xml:space="preserve">a variety of </w:t>
        </w:r>
      </w:ins>
      <w:del w:id="99" w:author="Brainard, David H" w:date="2021-05-08T09:41:00Z">
        <w:r w:rsidR="007C1003" w:rsidDel="00254E6B">
          <w:rPr>
            <w:rFonts w:ascii="Times New Roman" w:hAnsi="Times New Roman"/>
            <w:sz w:val="22"/>
            <w:szCs w:val="22"/>
          </w:rPr>
          <w:delText xml:space="preserve">various </w:delText>
        </w:r>
      </w:del>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w:t>
      </w:r>
      <w:del w:id="100" w:author="JohannesBurge" w:date="2021-05-30T12:43:00Z">
        <w:r w:rsidR="009C21D1" w:rsidDel="00AB674F">
          <w:rPr>
            <w:rFonts w:ascii="Times New Roman" w:hAnsi="Times New Roman"/>
            <w:sz w:val="22"/>
            <w:szCs w:val="22"/>
          </w:rPr>
          <w:delText xml:space="preserve">are combined and how they </w:delText>
        </w:r>
      </w:del>
      <w:r w:rsidR="009C21D1">
        <w:rPr>
          <w:rFonts w:ascii="Times New Roman" w:hAnsi="Times New Roman"/>
          <w:sz w:val="22"/>
          <w:szCs w:val="22"/>
        </w:rPr>
        <w:t xml:space="preserve">shape </w:t>
      </w:r>
      <w:del w:id="101" w:author="JohannesBurge" w:date="2021-05-30T12:43:00Z">
        <w:r w:rsidR="009C21D1" w:rsidDel="00190A7C">
          <w:rPr>
            <w:rFonts w:ascii="Times New Roman" w:hAnsi="Times New Roman"/>
            <w:sz w:val="22"/>
            <w:szCs w:val="22"/>
          </w:rPr>
          <w:delText xml:space="preserve">the </w:delText>
        </w:r>
        <w:r w:rsidR="009C21D1" w:rsidDel="00AB674F">
          <w:rPr>
            <w:rFonts w:ascii="Times New Roman" w:hAnsi="Times New Roman"/>
            <w:sz w:val="22"/>
            <w:szCs w:val="22"/>
          </w:rPr>
          <w:delText xml:space="preserve">ultimate </w:delText>
        </w:r>
      </w:del>
      <w:r w:rsidR="009C21D1">
        <w:rPr>
          <w:rFonts w:ascii="Times New Roman" w:hAnsi="Times New Roman"/>
          <w:sz w:val="22"/>
          <w:szCs w:val="22"/>
        </w:rPr>
        <w:t xml:space="preserve">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40603070" w:rsidR="003D7BDE" w:rsidRDefault="00CC7A82">
      <w:pPr>
        <w:pStyle w:val="Default"/>
        <w:spacing w:before="0"/>
        <w:rPr>
          <w:ins w:id="102" w:author="Brainard, David H" w:date="2021-05-08T09:46:00Z"/>
          <w:rFonts w:ascii="Times New Roman" w:hAnsi="Times New Roman"/>
          <w:sz w:val="22"/>
          <w:szCs w:val="22"/>
        </w:rPr>
      </w:pPr>
      <w:ins w:id="103" w:author="JohannesBurge" w:date="2021-05-30T12:44:00Z">
        <w:r>
          <w:rPr>
            <w:rFonts w:ascii="Times New Roman" w:hAnsi="Times New Roman"/>
            <w:sz w:val="22"/>
            <w:szCs w:val="22"/>
          </w:rPr>
          <w:t>Psychophysical methods for measuring discrimination thresholds complement methods for measuring estimates. Threshold measurements</w:t>
        </w:r>
      </w:ins>
      <w:del w:id="104" w:author="JohannesBurge" w:date="2021-05-30T12:44:00Z">
        <w:r w:rsidR="0041406C" w:rsidDel="00CC7A82">
          <w:rPr>
            <w:rFonts w:ascii="Times New Roman" w:hAnsi="Times New Roman"/>
            <w:sz w:val="22"/>
            <w:szCs w:val="22"/>
          </w:rPr>
          <w:delText xml:space="preserve">Objective </w:delText>
        </w:r>
      </w:del>
      <w:ins w:id="105" w:author="Brainard, David H" w:date="2021-05-08T10:06:00Z">
        <w:del w:id="106" w:author="JohannesBurge" w:date="2021-05-30T12:44:00Z">
          <w:r w:rsidR="006D2617" w:rsidDel="00CC7A82">
            <w:rPr>
              <w:rFonts w:ascii="Times New Roman" w:hAnsi="Times New Roman"/>
              <w:sz w:val="22"/>
              <w:szCs w:val="22"/>
            </w:rPr>
            <w:delText xml:space="preserve">Threshold </w:delText>
          </w:r>
        </w:del>
      </w:ins>
      <w:del w:id="107" w:author="JohannesBurge" w:date="2021-05-30T12:44:00Z">
        <w:r w:rsidR="0041406C" w:rsidDel="00CC7A82">
          <w:rPr>
            <w:rFonts w:ascii="Times New Roman" w:hAnsi="Times New Roman"/>
            <w:sz w:val="22"/>
            <w:szCs w:val="22"/>
          </w:rPr>
          <w:delText>psychophysical methods</w:delText>
        </w:r>
      </w:del>
      <w:ins w:id="108" w:author="Brainard, David H" w:date="2021-05-08T10:06:00Z">
        <w:del w:id="109" w:author="JohannesBurge" w:date="2021-05-30T12:44:00Z">
          <w:r w:rsidR="006D2617" w:rsidDel="00CC7A82">
            <w:rPr>
              <w:rFonts w:ascii="Times New Roman" w:hAnsi="Times New Roman"/>
              <w:sz w:val="22"/>
              <w:szCs w:val="22"/>
            </w:rPr>
            <w:delText>measurements</w:delText>
          </w:r>
        </w:del>
      </w:ins>
      <w:del w:id="110" w:author="JohannesBurge" w:date="2021-05-30T12:44:00Z">
        <w:r w:rsidR="0041406C" w:rsidDel="00CC7A82">
          <w:rPr>
            <w:rFonts w:ascii="Times New Roman" w:hAnsi="Times New Roman"/>
            <w:sz w:val="22"/>
            <w:szCs w:val="22"/>
          </w:rPr>
          <w:delText xml:space="preserve"> complement subjective measurements of appearance. These methods, which often involve determining threshold for </w:delText>
        </w:r>
        <w:r w:rsidR="004A368A" w:rsidDel="00CC7A82">
          <w:rPr>
            <w:rFonts w:ascii="Times New Roman" w:hAnsi="Times New Roman"/>
            <w:sz w:val="22"/>
            <w:szCs w:val="22"/>
          </w:rPr>
          <w:delText xml:space="preserve">discriminating </w:delText>
        </w:r>
        <w:r w:rsidR="0041406C" w:rsidDel="00CC7A82">
          <w:rPr>
            <w:rFonts w:ascii="Times New Roman" w:hAnsi="Times New Roman"/>
            <w:sz w:val="22"/>
            <w:szCs w:val="22"/>
          </w:rPr>
          <w:delText>changes along a specified dimension of stimulus variation,</w:delText>
        </w:r>
      </w:del>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del w:id="111" w:author="JohannesBurge" w:date="2021-05-30T12:45:00Z">
        <w:r w:rsidR="00BA2078" w:rsidDel="004710B6">
          <w:rPr>
            <w:rFonts w:ascii="Times New Roman" w:hAnsi="Times New Roman"/>
            <w:sz w:val="22"/>
            <w:szCs w:val="22"/>
          </w:rPr>
          <w:delText>reports of what the stimulus looks like</w:delText>
        </w:r>
      </w:del>
      <w:ins w:id="112" w:author="JohannesBurge" w:date="2021-05-30T12:45:00Z">
        <w:r w:rsidR="004710B6">
          <w:rPr>
            <w:rFonts w:ascii="Times New Roman" w:hAnsi="Times New Roman"/>
            <w:sz w:val="22"/>
            <w:szCs w:val="22"/>
          </w:rPr>
          <w:t>information regarding the value a stimulus has been estimated to have</w:t>
        </w:r>
      </w:ins>
      <w:r w:rsidR="00BA2078">
        <w:rPr>
          <w:rFonts w:ascii="Times New Roman" w:hAnsi="Times New Roman"/>
          <w:sz w:val="22"/>
          <w:szCs w:val="22"/>
        </w:rPr>
        <w:t>,</w:t>
      </w:r>
      <w:r w:rsidR="008312F5">
        <w:rPr>
          <w:rFonts w:ascii="Times New Roman" w:hAnsi="Times New Roman"/>
          <w:sz w:val="22"/>
          <w:szCs w:val="22"/>
        </w:rPr>
        <w:t xml:space="preserve"> but </w:t>
      </w:r>
      <w:del w:id="113" w:author="Brainard, David H" w:date="2021-05-08T09:44:00Z">
        <w:r w:rsidR="00BA2078" w:rsidDel="00254E6B">
          <w:rPr>
            <w:rFonts w:ascii="Times New Roman" w:hAnsi="Times New Roman"/>
            <w:sz w:val="22"/>
            <w:szCs w:val="22"/>
          </w:rPr>
          <w:delText>inst</w:delText>
        </w:r>
      </w:del>
      <w:del w:id="114" w:author="JohannesBurge" w:date="2021-05-30T12:45:00Z">
        <w:r w:rsidR="00BA2078" w:rsidDel="000679D4">
          <w:rPr>
            <w:rFonts w:ascii="Times New Roman" w:hAnsi="Times New Roman"/>
            <w:sz w:val="22"/>
            <w:szCs w:val="22"/>
          </w:rPr>
          <w:delText>ead more directly</w:delText>
        </w:r>
        <w:r w:rsidR="008312F5" w:rsidDel="000679D4">
          <w:rPr>
            <w:rFonts w:ascii="Times New Roman" w:hAnsi="Times New Roman"/>
            <w:sz w:val="22"/>
            <w:szCs w:val="22"/>
          </w:rPr>
          <w:delText xml:space="preserve"> </w:delText>
        </w:r>
      </w:del>
      <w:ins w:id="115" w:author="JohannesBurge" w:date="2021-05-30T12:45:00Z">
        <w:r w:rsidR="000679D4">
          <w:rPr>
            <w:rFonts w:ascii="Times New Roman" w:hAnsi="Times New Roman"/>
            <w:sz w:val="22"/>
            <w:szCs w:val="22"/>
          </w:rPr>
          <w:t xml:space="preserve">they can be used to </w:t>
        </w:r>
      </w:ins>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w:t>
      </w:r>
      <w:del w:id="116" w:author="Brainard, David H" w:date="2021-05-08T10:08:00Z">
        <w:r w:rsidR="00CE39CD" w:rsidDel="00ED23E0">
          <w:rPr>
            <w:rFonts w:ascii="Times New Roman" w:hAnsi="Times New Roman"/>
            <w:sz w:val="22"/>
            <w:szCs w:val="22"/>
          </w:rPr>
          <w:delText xml:space="preserve">a </w:delText>
        </w:r>
      </w:del>
      <w:r w:rsidR="0041406C">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del w:id="117" w:author="JohannesBurge" w:date="2021-05-30T12:47:00Z">
        <w:r w:rsidR="00BA2078" w:rsidDel="003663BE">
          <w:rPr>
            <w:rFonts w:ascii="Times New Roman" w:hAnsi="Times New Roman"/>
            <w:sz w:val="22"/>
            <w:szCs w:val="22"/>
          </w:rPr>
          <w:delText>connect</w:delText>
        </w:r>
        <w:r w:rsidR="00BC3F5A" w:rsidDel="003663BE">
          <w:rPr>
            <w:rFonts w:ascii="Times New Roman" w:hAnsi="Times New Roman"/>
            <w:sz w:val="22"/>
            <w:szCs w:val="22"/>
          </w:rPr>
          <w:delText xml:space="preserve"> </w:delText>
        </w:r>
      </w:del>
      <w:ins w:id="118" w:author="Brainard, David H" w:date="2021-05-08T09:45:00Z">
        <w:del w:id="119" w:author="JohannesBurge" w:date="2021-05-30T12:47:00Z">
          <w:r w:rsidR="003D7BDE" w:rsidDel="003663BE">
            <w:rPr>
              <w:rFonts w:ascii="Times New Roman" w:hAnsi="Times New Roman"/>
              <w:sz w:val="22"/>
              <w:szCs w:val="22"/>
            </w:rPr>
            <w:delText xml:space="preserve">use a set of </w:delText>
          </w:r>
        </w:del>
      </w:ins>
      <w:r w:rsidR="00BC3F5A">
        <w:rPr>
          <w:rFonts w:ascii="Times New Roman" w:hAnsi="Times New Roman"/>
          <w:sz w:val="22"/>
          <w:szCs w:val="22"/>
        </w:rPr>
        <w:t>threshold</w:t>
      </w:r>
      <w:ins w:id="120" w:author="JohannesBurge" w:date="2021-05-30T12:47:00Z">
        <w:r w:rsidR="003663BE">
          <w:rPr>
            <w:rFonts w:ascii="Times New Roman" w:hAnsi="Times New Roman"/>
            <w:sz w:val="22"/>
            <w:szCs w:val="22"/>
          </w:rPr>
          <w:t>s</w:t>
        </w:r>
      </w:ins>
      <w:ins w:id="121" w:author="Brainard, David H" w:date="2021-05-08T09:45:00Z">
        <w:r w:rsidR="003D7BDE">
          <w:rPr>
            <w:rFonts w:ascii="Times New Roman" w:hAnsi="Times New Roman"/>
            <w:sz w:val="22"/>
            <w:szCs w:val="22"/>
          </w:rPr>
          <w:t xml:space="preserve"> </w:t>
        </w:r>
        <w:del w:id="122" w:author="JohannesBurge" w:date="2021-05-30T12:47:00Z">
          <w:r w:rsidR="003D7BDE" w:rsidDel="003663BE">
            <w:rPr>
              <w:rFonts w:ascii="Times New Roman" w:hAnsi="Times New Roman"/>
              <w:sz w:val="22"/>
              <w:szCs w:val="22"/>
            </w:rPr>
            <w:delText>measurement</w:delText>
          </w:r>
        </w:del>
      </w:ins>
      <w:del w:id="123" w:author="JohannesBurge" w:date="2021-05-30T12:47:00Z">
        <w:r w:rsidR="00BC3F5A" w:rsidDel="003663BE">
          <w:rPr>
            <w:rFonts w:ascii="Times New Roman" w:hAnsi="Times New Roman"/>
            <w:sz w:val="22"/>
            <w:szCs w:val="22"/>
          </w:rPr>
          <w:delText xml:space="preserve">s </w:delText>
        </w:r>
      </w:del>
      <w:r w:rsidR="00BC3F5A">
        <w:rPr>
          <w:rFonts w:ascii="Times New Roman" w:hAnsi="Times New Roman"/>
          <w:sz w:val="22"/>
          <w:szCs w:val="22"/>
        </w:rPr>
        <w:t xml:space="preserve">to </w:t>
      </w:r>
      <w:ins w:id="124" w:author="Brainard, David H" w:date="2021-05-08T09:45:00Z">
        <w:del w:id="125" w:author="JohannesBurge" w:date="2021-05-30T12:47:00Z">
          <w:r w:rsidR="003D7BDE" w:rsidDel="001A6304">
            <w:rPr>
              <w:rFonts w:ascii="Times New Roman" w:hAnsi="Times New Roman"/>
              <w:sz w:val="22"/>
              <w:szCs w:val="22"/>
            </w:rPr>
            <w:delText xml:space="preserve">predict </w:delText>
          </w:r>
        </w:del>
      </w:ins>
      <w:del w:id="126" w:author="JohannesBurge" w:date="2021-05-30T12:46:00Z">
        <w:r w:rsidR="00BC3F5A" w:rsidDel="008D0246">
          <w:rPr>
            <w:rFonts w:ascii="Times New Roman" w:hAnsi="Times New Roman"/>
            <w:sz w:val="22"/>
            <w:szCs w:val="22"/>
          </w:rPr>
          <w:delText>appearance measurements</w:delText>
        </w:r>
      </w:del>
      <w:ins w:id="127" w:author="Brainard, David H" w:date="2021-05-08T09:45:00Z">
        <w:del w:id="128" w:author="JohannesBurge" w:date="2021-05-30T12:46:00Z">
          <w:r w:rsidR="003D7BDE" w:rsidDel="008D0246">
            <w:rPr>
              <w:rFonts w:ascii="Times New Roman" w:hAnsi="Times New Roman"/>
              <w:sz w:val="22"/>
              <w:szCs w:val="22"/>
            </w:rPr>
            <w:delText>judgments</w:delText>
          </w:r>
        </w:del>
      </w:ins>
      <w:ins w:id="129" w:author="JohannesBurge" w:date="2021-05-30T12:46:00Z">
        <w:r w:rsidR="008D0246">
          <w:rPr>
            <w:rFonts w:ascii="Times New Roman" w:hAnsi="Times New Roman"/>
            <w:sz w:val="22"/>
            <w:szCs w:val="22"/>
          </w:rPr>
          <w:t>estimates</w:t>
        </w:r>
      </w:ins>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del w:id="130" w:author="JohannesBurge" w:date="2021-05-30T12:48:00Z">
        <w:r w:rsidR="002E6550" w:rsidDel="00B3532D">
          <w:rPr>
            <w:rFonts w:ascii="Times New Roman" w:hAnsi="Times New Roman"/>
            <w:sz w:val="22"/>
            <w:szCs w:val="22"/>
          </w:rPr>
          <w:delText xml:space="preserve">appearance </w:delText>
        </w:r>
      </w:del>
      <w:ins w:id="131" w:author="JohannesBurge" w:date="2021-05-30T12:48:00Z">
        <w:r w:rsidR="00B3532D">
          <w:rPr>
            <w:rFonts w:ascii="Times New Roman" w:hAnsi="Times New Roman"/>
            <w:sz w:val="22"/>
            <w:szCs w:val="22"/>
          </w:rPr>
          <w:t xml:space="preserve">estimates </w:t>
        </w:r>
      </w:ins>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w:t>
      </w:r>
      <w:r w:rsidR="002E6550">
        <w:rPr>
          <w:rFonts w:ascii="Times New Roman" w:hAnsi="Times New Roman"/>
          <w:sz w:val="22"/>
          <w:szCs w:val="22"/>
        </w:rPr>
        <w:lastRenderedPageBreak/>
        <w:t xml:space="preserve">response function, with higher slopes leading to larger response changes for a fixed stimulus change and thus lower thresholds. </w:t>
      </w:r>
      <w:del w:id="132" w:author="JohannesBurge" w:date="2021-05-30T12:49:00Z">
        <w:r w:rsidR="002E6550" w:rsidDel="00C4445E">
          <w:rPr>
            <w:rFonts w:ascii="Times New Roman" w:hAnsi="Times New Roman"/>
            <w:sz w:val="22"/>
            <w:szCs w:val="22"/>
          </w:rPr>
          <w:delText>Appearance</w:delText>
        </w:r>
      </w:del>
      <w:ins w:id="133" w:author="JohannesBurge" w:date="2021-05-30T12:49:00Z">
        <w:r w:rsidR="00C4445E">
          <w:rPr>
            <w:rFonts w:ascii="Times New Roman" w:hAnsi="Times New Roman"/>
            <w:sz w:val="22"/>
            <w:szCs w:val="22"/>
          </w:rPr>
          <w:t>Estimates</w:t>
        </w:r>
      </w:ins>
      <w:r w:rsidR="002E6550">
        <w:rPr>
          <w:rFonts w:ascii="Times New Roman" w:hAnsi="Times New Roman"/>
          <w:sz w:val="22"/>
          <w:szCs w:val="22"/>
        </w:rPr>
        <w:t xml:space="preserve">, on the other hand, </w:t>
      </w:r>
      <w:del w:id="134" w:author="JohannesBurge" w:date="2021-05-30T12:49:00Z">
        <w:r w:rsidR="002E6550" w:rsidDel="00C4445E">
          <w:rPr>
            <w:rFonts w:ascii="Times New Roman" w:hAnsi="Times New Roman"/>
            <w:sz w:val="22"/>
            <w:szCs w:val="22"/>
          </w:rPr>
          <w:delText xml:space="preserve">is </w:delText>
        </w:r>
      </w:del>
      <w:ins w:id="135" w:author="JohannesBurge" w:date="2021-05-30T12:49:00Z">
        <w:r w:rsidR="00C4445E">
          <w:rPr>
            <w:rFonts w:ascii="Times New Roman" w:hAnsi="Times New Roman"/>
            <w:sz w:val="22"/>
            <w:szCs w:val="22"/>
          </w:rPr>
          <w:t xml:space="preserve">are </w:t>
        </w:r>
      </w:ins>
      <w:r w:rsidR="002E6550">
        <w:rPr>
          <w:rFonts w:ascii="Times New Roman" w:hAnsi="Times New Roman"/>
          <w:sz w:val="22"/>
          <w:szCs w:val="22"/>
        </w:rPr>
        <w:t xml:space="preserve">related to the value of the response function, which provides the magnitude of the response. </w:t>
      </w:r>
      <w:ins w:id="136" w:author="JohannesBurge" w:date="2021-05-30T12:51:00Z">
        <w:r w:rsidR="003F0D83">
          <w:rPr>
            <w:rFonts w:ascii="Times New Roman" w:hAnsi="Times New Roman"/>
            <w:sz w:val="22"/>
            <w:szCs w:val="22"/>
          </w:rPr>
          <w:t>The stability of a perceptual estimate of a given object property under different viewing conditions is directly related to perceptual constancy. However, although positing a common stimulus-response function holds promise</w:t>
        </w:r>
      </w:ins>
      <w:del w:id="137" w:author="JohannesBurge" w:date="2021-05-30T12:51:00Z">
        <w:r w:rsidR="00BA2078" w:rsidDel="003F0D83">
          <w:rPr>
            <w:rFonts w:ascii="Times New Roman" w:hAnsi="Times New Roman"/>
            <w:sz w:val="22"/>
            <w:szCs w:val="22"/>
          </w:rPr>
          <w:delText>This approach holds promise</w:delText>
        </w:r>
      </w:del>
      <w:r w:rsidR="00BA2078">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del w:id="138" w:author="JohannesBurge" w:date="2021-05-30T12:51:00Z">
        <w:r w:rsidR="00BC3F5A" w:rsidDel="003F0D83">
          <w:rPr>
            <w:rFonts w:ascii="Times New Roman" w:hAnsi="Times New Roman"/>
            <w:sz w:val="22"/>
            <w:szCs w:val="22"/>
          </w:rPr>
          <w:delText xml:space="preserve">but </w:delText>
        </w:r>
      </w:del>
      <w:r w:rsidR="00BC3F5A">
        <w:rPr>
          <w:rFonts w:ascii="Times New Roman" w:hAnsi="Times New Roman"/>
          <w:sz w:val="22"/>
          <w:szCs w:val="22"/>
        </w:rPr>
        <w:t xml:space="preserve">there are documented cases where the threshold measurements </w:t>
      </w:r>
      <w:del w:id="139" w:author="JohannesBurge" w:date="2021-05-30T12:52:00Z">
        <w:r w:rsidR="00BC3F5A" w:rsidDel="00561A07">
          <w:rPr>
            <w:rFonts w:ascii="Times New Roman" w:hAnsi="Times New Roman"/>
            <w:sz w:val="22"/>
            <w:szCs w:val="22"/>
          </w:rPr>
          <w:delText xml:space="preserve">fail to account for appearance effects related to </w:delText>
        </w:r>
      </w:del>
      <w:ins w:id="140" w:author="JohannesBurge" w:date="2021-05-30T12:52:00Z">
        <w:r w:rsidR="00561A07">
          <w:rPr>
            <w:rFonts w:ascii="Times New Roman" w:hAnsi="Times New Roman"/>
            <w:sz w:val="22"/>
            <w:szCs w:val="22"/>
          </w:rPr>
          <w:t xml:space="preserve">are inconsistent with measures of </w:t>
        </w:r>
      </w:ins>
      <w:r w:rsidR="00BC3F5A">
        <w:rPr>
          <w:rFonts w:ascii="Times New Roman" w:hAnsi="Times New Roman"/>
          <w:sz w:val="22"/>
          <w:szCs w:val="22"/>
        </w:rPr>
        <w:t xml:space="preserve">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ins w:id="141" w:author="Brainard, David H" w:date="2021-05-08T09:46:00Z"/>
          <w:rFonts w:ascii="Times New Roman" w:hAnsi="Times New Roman"/>
          <w:sz w:val="22"/>
          <w:szCs w:val="22"/>
        </w:rPr>
      </w:pPr>
    </w:p>
    <w:p w14:paraId="13734D88" w14:textId="132711CE" w:rsidR="00BA2078" w:rsidRDefault="00B603CC">
      <w:pPr>
        <w:pStyle w:val="Default"/>
        <w:spacing w:before="0"/>
        <w:rPr>
          <w:rFonts w:ascii="Times New Roman" w:hAnsi="Times New Roman"/>
          <w:sz w:val="22"/>
          <w:szCs w:val="22"/>
        </w:rPr>
      </w:pPr>
      <w:del w:id="142" w:author="Brainard, David H" w:date="2021-05-08T09:46:00Z">
        <w:r w:rsidDel="003D7BDE">
          <w:rPr>
            <w:rFonts w:ascii="Times New Roman" w:hAnsi="Times New Roman"/>
            <w:sz w:val="22"/>
            <w:szCs w:val="22"/>
          </w:rPr>
          <w:delText xml:space="preserve"> </w:delText>
        </w:r>
      </w:del>
      <w:r w:rsidR="00CD69F0">
        <w:rPr>
          <w:rFonts w:ascii="Times New Roman" w:hAnsi="Times New Roman"/>
          <w:sz w:val="22"/>
          <w:szCs w:val="22"/>
        </w:rPr>
        <w:t xml:space="preserve">Another </w:t>
      </w:r>
      <w:r>
        <w:rPr>
          <w:rFonts w:ascii="Times New Roman" w:hAnsi="Times New Roman"/>
          <w:sz w:val="22"/>
          <w:szCs w:val="22"/>
        </w:rPr>
        <w:t>threshold</w:t>
      </w:r>
      <w:r w:rsidR="000D5781">
        <w:rPr>
          <w:rFonts w:ascii="Times New Roman" w:hAnsi="Times New Roman"/>
          <w:sz w:val="22"/>
          <w:szCs w:val="22"/>
        </w:rPr>
        <w:t>-</w:t>
      </w:r>
      <w:r>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143"/>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xml:space="preserve">, rather </w:t>
      </w:r>
      <w:commentRangeEnd w:id="143"/>
      <w:r w:rsidR="008A013C">
        <w:rPr>
          <w:rStyle w:val="CommentReference"/>
          <w:rFonts w:ascii="Times New Roman" w:hAnsi="Times New Roman" w:cs="Times New Roman"/>
          <w:color w:val="auto"/>
          <w14:textOutline w14:w="0" w14:cap="rnd" w14:cmpd="sng" w14:algn="ctr">
            <w14:noFill/>
            <w14:prstDash w14:val="solid"/>
            <w14:bevel/>
          </w14:textOutline>
        </w:rPr>
        <w:commentReference w:id="143"/>
      </w:r>
      <w:r w:rsidR="00162F9E">
        <w:rPr>
          <w:rFonts w:ascii="Times New Roman" w:hAnsi="Times New Roman"/>
          <w:sz w:val="22"/>
          <w:szCs w:val="22"/>
        </w:rPr>
        <w:t>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ins w:id="144" w:author="Brainard, David H" w:date="2021-05-08T10:55:00Z">
        <w:r w:rsidR="00432ED1">
          <w:rPr>
            <w:rFonts w:ascii="Times New Roman" w:hAnsi="Times New Roman"/>
            <w:sz w:val="22"/>
            <w:szCs w:val="22"/>
          </w:rPr>
          <w:t>connection to constan</w:t>
        </w:r>
      </w:ins>
      <w:ins w:id="145" w:author="Brainard, David H" w:date="2021-05-08T10:56:00Z">
        <w:r w:rsidR="00432ED1">
          <w:rPr>
            <w:rFonts w:ascii="Times New Roman" w:hAnsi="Times New Roman"/>
            <w:sz w:val="22"/>
            <w:szCs w:val="22"/>
          </w:rPr>
          <w:t xml:space="preserve">cy is </w:t>
        </w:r>
      </w:ins>
      <w:ins w:id="146" w:author="Brainard, David H" w:date="2021-05-08T10:57:00Z">
        <w:r w:rsidR="00432ED1">
          <w:rPr>
            <w:rFonts w:ascii="Times New Roman" w:hAnsi="Times New Roman"/>
            <w:sz w:val="22"/>
            <w:szCs w:val="22"/>
          </w:rPr>
          <w:t>via the linking proposition that</w:t>
        </w:r>
      </w:ins>
      <w:ins w:id="147" w:author="Brainard, David H" w:date="2021-05-08T10:56:00Z">
        <w:r w:rsidR="00432ED1">
          <w:rPr>
            <w:rFonts w:ascii="Times New Roman" w:hAnsi="Times New Roman"/>
            <w:sz w:val="22"/>
            <w:szCs w:val="22"/>
          </w:rPr>
          <w:t xml:space="preserve"> for sub-threshold illumination changes, the visual system cannot det</w:t>
        </w:r>
      </w:ins>
      <w:ins w:id="148" w:author="Brainard, David H" w:date="2021-05-08T10:57:00Z">
        <w:r w:rsidR="00432ED1">
          <w:rPr>
            <w:rFonts w:ascii="Times New Roman" w:hAnsi="Times New Roman"/>
            <w:sz w:val="22"/>
            <w:szCs w:val="22"/>
          </w:rPr>
          <w:t xml:space="preserve">ect any change in the image and thus that the perceptual representation of surface reflectance, as well as of illumination, is stable across such sub-threshold illumination changes. </w:t>
        </w:r>
      </w:ins>
      <w:del w:id="149" w:author="Brainard, David H" w:date="2021-05-08T10:57:00Z">
        <w:r w:rsidR="002E21D9" w:rsidDel="00432ED1">
          <w:rPr>
            <w:rFonts w:ascii="Times New Roman" w:hAnsi="Times New Roman"/>
            <w:sz w:val="22"/>
            <w:szCs w:val="22"/>
          </w:rPr>
          <w:delText xml:space="preserve">goal here to measure the range </w:delText>
        </w:r>
        <w:r w:rsidR="005C7612" w:rsidDel="00432ED1">
          <w:rPr>
            <w:rFonts w:ascii="Times New Roman" w:hAnsi="Times New Roman"/>
            <w:sz w:val="22"/>
            <w:szCs w:val="22"/>
          </w:rPr>
          <w:delText xml:space="preserve">of illumination changes </w:delText>
        </w:r>
        <w:r w:rsidR="002E21D9" w:rsidDel="00432ED1">
          <w:rPr>
            <w:rFonts w:ascii="Times New Roman" w:hAnsi="Times New Roman"/>
            <w:sz w:val="22"/>
            <w:szCs w:val="22"/>
          </w:rPr>
          <w:delText xml:space="preserve">over which </w:delText>
        </w:r>
        <w:r w:rsidR="00F0263D" w:rsidDel="00432ED1">
          <w:rPr>
            <w:rFonts w:ascii="Times New Roman" w:hAnsi="Times New Roman"/>
            <w:sz w:val="22"/>
            <w:szCs w:val="22"/>
          </w:rPr>
          <w:delText>the visual system</w:delText>
        </w:r>
        <w:r w:rsidR="002E21D9" w:rsidDel="00432ED1">
          <w:rPr>
            <w:rFonts w:ascii="Times New Roman" w:hAnsi="Times New Roman"/>
            <w:sz w:val="22"/>
            <w:szCs w:val="22"/>
          </w:rPr>
          <w:delText>’s</w:delText>
        </w:r>
        <w:r w:rsidR="00F0263D" w:rsidDel="00432ED1">
          <w:rPr>
            <w:rFonts w:ascii="Times New Roman" w:hAnsi="Times New Roman"/>
            <w:sz w:val="22"/>
            <w:szCs w:val="22"/>
          </w:rPr>
          <w:delText xml:space="preserve"> representation of object surface reflectance </w:delText>
        </w:r>
        <w:r w:rsidR="009A0C21" w:rsidDel="00432ED1">
          <w:rPr>
            <w:rFonts w:ascii="Times New Roman" w:hAnsi="Times New Roman"/>
            <w:sz w:val="22"/>
            <w:szCs w:val="22"/>
          </w:rPr>
          <w:delText>remains constant</w:delText>
        </w:r>
        <w:r w:rsidR="00F0263D" w:rsidDel="00432ED1">
          <w:rPr>
            <w:rFonts w:ascii="Times New Roman" w:hAnsi="Times New Roman"/>
            <w:sz w:val="22"/>
            <w:szCs w:val="22"/>
          </w:rPr>
          <w:delText xml:space="preserve">. </w:delText>
        </w:r>
      </w:del>
      <w:r w:rsidR="005C09C8">
        <w:rPr>
          <w:rFonts w:ascii="Times New Roman" w:hAnsi="Times New Roman"/>
          <w:sz w:val="22"/>
          <w:szCs w:val="22"/>
        </w:rPr>
        <w:t>How the results of</w:t>
      </w:r>
      <w:r w:rsidR="00F0263D">
        <w:rPr>
          <w:rFonts w:ascii="Times New Roman" w:hAnsi="Times New Roman"/>
          <w:sz w:val="22"/>
          <w:szCs w:val="22"/>
        </w:rPr>
        <w:t xml:space="preserve"> </w:t>
      </w:r>
      <w:del w:id="150" w:author="Brainard, David H" w:date="2021-05-08T10:57:00Z">
        <w:r w:rsidR="005A3922" w:rsidDel="00432ED1">
          <w:rPr>
            <w:rFonts w:ascii="Times New Roman" w:hAnsi="Times New Roman"/>
            <w:sz w:val="22"/>
            <w:szCs w:val="22"/>
          </w:rPr>
          <w:delText>measurements of this sort</w:delText>
        </w:r>
      </w:del>
      <w:ins w:id="151" w:author="Brainard, David H" w:date="2021-05-08T10:57:00Z">
        <w:r w:rsidR="00432ED1">
          <w:rPr>
            <w:rFonts w:ascii="Times New Roman" w:hAnsi="Times New Roman"/>
            <w:sz w:val="22"/>
            <w:szCs w:val="22"/>
          </w:rPr>
          <w:t xml:space="preserve">illumination discrimination </w:t>
        </w:r>
      </w:ins>
      <w:ins w:id="152" w:author="Brainard, David H" w:date="2021-05-08T10:58:00Z">
        <w:r w:rsidR="00432ED1">
          <w:rPr>
            <w:rFonts w:ascii="Times New Roman" w:hAnsi="Times New Roman"/>
            <w:sz w:val="22"/>
            <w:szCs w:val="22"/>
          </w:rPr>
          <w:t>thresholds</w:t>
        </w:r>
      </w:ins>
      <w:r w:rsidR="00F0263D">
        <w:rPr>
          <w:rFonts w:ascii="Times New Roman" w:hAnsi="Times New Roman"/>
          <w:sz w:val="22"/>
          <w:szCs w:val="22"/>
        </w:rPr>
        <w:t xml:space="preserve">, which probe </w:t>
      </w:r>
      <w:ins w:id="153" w:author="Brainard, David H" w:date="2021-05-08T10:58:00Z">
        <w:r w:rsidR="00432ED1">
          <w:rPr>
            <w:rFonts w:ascii="Times New Roman" w:hAnsi="Times New Roman"/>
            <w:sz w:val="22"/>
            <w:szCs w:val="22"/>
          </w:rPr>
          <w:t xml:space="preserve">the effect of </w:t>
        </w:r>
      </w:ins>
      <w:del w:id="154" w:author="Brainard, David H" w:date="2021-05-08T10:58:00Z">
        <w:r w:rsidR="00F0263D" w:rsidDel="00432ED1">
          <w:rPr>
            <w:rFonts w:ascii="Times New Roman" w:hAnsi="Times New Roman"/>
            <w:sz w:val="22"/>
            <w:szCs w:val="22"/>
          </w:rPr>
          <w:delText>threshold-level</w:delText>
        </w:r>
      </w:del>
      <w:ins w:id="155" w:author="Brainard, David H" w:date="2021-05-08T10:58:00Z">
        <w:r w:rsidR="00432ED1">
          <w:rPr>
            <w:rFonts w:ascii="Times New Roman" w:hAnsi="Times New Roman"/>
            <w:sz w:val="22"/>
            <w:szCs w:val="22"/>
          </w:rPr>
          <w:t>small</w:t>
        </w:r>
      </w:ins>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del w:id="156" w:author="JohannesBurge" w:date="2021-05-30T12:53:00Z">
        <w:r w:rsidR="005A3922" w:rsidDel="003C56F5">
          <w:rPr>
            <w:rFonts w:ascii="Times New Roman" w:hAnsi="Times New Roman"/>
            <w:sz w:val="22"/>
            <w:szCs w:val="22"/>
          </w:rPr>
          <w:delText xml:space="preserve">object </w:delText>
        </w:r>
        <w:r w:rsidR="00F0263D" w:rsidDel="003C56F5">
          <w:rPr>
            <w:rFonts w:ascii="Times New Roman" w:hAnsi="Times New Roman"/>
            <w:sz w:val="22"/>
            <w:szCs w:val="22"/>
          </w:rPr>
          <w:delText xml:space="preserve">appearance </w:delText>
        </w:r>
      </w:del>
      <w:ins w:id="157" w:author="JohannesBurge" w:date="2021-05-30T12:53:00Z">
        <w:r w:rsidR="003C56F5">
          <w:rPr>
            <w:rFonts w:ascii="Times New Roman" w:hAnsi="Times New Roman"/>
            <w:sz w:val="22"/>
            <w:szCs w:val="22"/>
          </w:rPr>
          <w:t xml:space="preserve">perceptual estimates </w:t>
        </w:r>
      </w:ins>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5D274F46"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commentRangeStart w:id="158"/>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commentRangeEnd w:id="158"/>
      <w:r w:rsidR="00644F27">
        <w:rPr>
          <w:rStyle w:val="CommentReference"/>
          <w:rFonts w:ascii="Times New Roman" w:hAnsi="Times New Roman" w:cs="Times New Roman"/>
          <w:color w:val="auto"/>
          <w14:textOutline w14:w="0" w14:cap="rnd" w14:cmpd="sng" w14:algn="ctr">
            <w14:noFill/>
            <w14:prstDash w14:val="solid"/>
            <w14:bevel/>
          </w14:textOutline>
        </w:rPr>
        <w:commentReference w:id="158"/>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w:t>
      </w:r>
      <w:del w:id="159" w:author="Brainard, David H" w:date="2021-05-08T09:47:00Z">
        <w:r w:rsidR="00301CA7" w:rsidDel="003D7BDE">
          <w:rPr>
            <w:rFonts w:ascii="Times New Roman" w:hAnsi="Times New Roman"/>
            <w:sz w:val="22"/>
            <w:szCs w:val="22"/>
          </w:rPr>
          <w:delText xml:space="preserve"> </w:delText>
        </w:r>
      </w:del>
      <w:r w:rsidR="00301CA7">
        <w:rPr>
          <w:rFonts w:ascii="Times New Roman" w:hAnsi="Times New Roman"/>
          <w:sz w:val="22"/>
          <w:szCs w:val="22"/>
        </w:rPr>
        <w:t>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del w:id="160" w:author="Brainard, David H" w:date="2021-05-08T13:54:00Z">
        <w:r w:rsidR="00824D6E" w:rsidDel="001F740C">
          <w:rPr>
            <w:rFonts w:ascii="Times New Roman" w:hAnsi="Times New Roman"/>
            <w:sz w:val="22"/>
            <w:szCs w:val="22"/>
          </w:rPr>
          <w:delText xml:space="preserve">graphically-rendered </w:delText>
        </w:r>
      </w:del>
      <w:r w:rsidR="00824D6E">
        <w:rPr>
          <w:rFonts w:ascii="Times New Roman" w:hAnsi="Times New Roman"/>
          <w:sz w:val="22"/>
          <w:szCs w:val="22"/>
        </w:rPr>
        <w:t>scenes</w:t>
      </w:r>
      <w:ins w:id="161" w:author="Brainard, David H" w:date="2021-05-08T13:55:00Z">
        <w:r w:rsidR="001F740C">
          <w:rPr>
            <w:rFonts w:ascii="Times New Roman" w:hAnsi="Times New Roman"/>
            <w:sz w:val="22"/>
            <w:szCs w:val="22"/>
          </w:rPr>
          <w:t xml:space="preserve"> rendered using computer graphics</w:t>
        </w:r>
      </w:ins>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del w:id="162" w:author="Brainard, David H" w:date="2021-05-08T10:09:00Z">
        <w:r w:rsidR="00D949EF" w:rsidDel="00ED23E0">
          <w:rPr>
            <w:rFonts w:ascii="Times New Roman" w:hAnsi="Times New Roman"/>
            <w:sz w:val="22"/>
            <w:szCs w:val="22"/>
          </w:rPr>
          <w:delText xml:space="preserve">lightness </w:delText>
        </w:r>
      </w:del>
      <w:ins w:id="163" w:author="Brainard, David H" w:date="2021-05-08T10:09:00Z">
        <w:r w:rsidR="00ED23E0">
          <w:rPr>
            <w:rFonts w:ascii="Times New Roman" w:hAnsi="Times New Roman"/>
            <w:sz w:val="22"/>
            <w:szCs w:val="22"/>
          </w:rPr>
          <w:t xml:space="preserve">achromatic surface reflectance </w:t>
        </w:r>
      </w:ins>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ins w:id="164" w:author="Brainard, David H" w:date="2021-05-08T10:09:00Z">
        <w:r w:rsidR="00ED23E0">
          <w:rPr>
            <w:rFonts w:ascii="Times New Roman" w:hAnsi="Times New Roman"/>
            <w:sz w:val="22"/>
            <w:szCs w:val="22"/>
          </w:rPr>
          <w:t>, which we refer to as lightness discrimination thre</w:t>
        </w:r>
      </w:ins>
      <w:ins w:id="165" w:author="Brainard, David H" w:date="2021-05-08T10:12:00Z">
        <w:r w:rsidR="00ED23E0">
          <w:rPr>
            <w:rFonts w:ascii="Times New Roman" w:hAnsi="Times New Roman"/>
            <w:sz w:val="22"/>
            <w:szCs w:val="22"/>
          </w:rPr>
          <w:t>sh</w:t>
        </w:r>
      </w:ins>
      <w:ins w:id="166" w:author="Brainard, David H" w:date="2021-05-08T10:09:00Z">
        <w:r w:rsidR="00ED23E0">
          <w:rPr>
            <w:rFonts w:ascii="Times New Roman" w:hAnsi="Times New Roman"/>
            <w:sz w:val="22"/>
            <w:szCs w:val="22"/>
          </w:rPr>
          <w:t>olds,</w:t>
        </w:r>
      </w:ins>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del w:id="167" w:author="Brainard, David H" w:date="2021-05-08T10:11:00Z">
        <w:r w:rsidR="00050389" w:rsidDel="00ED23E0">
          <w:rPr>
            <w:rFonts w:ascii="Times New Roman" w:hAnsi="Times New Roman"/>
            <w:sz w:val="22"/>
            <w:szCs w:val="22"/>
          </w:rPr>
          <w:delText xml:space="preserve">colors </w:delText>
        </w:r>
      </w:del>
      <w:ins w:id="168" w:author="Brainard, David H" w:date="2021-05-08T10:11:00Z">
        <w:r w:rsidR="00ED23E0">
          <w:rPr>
            <w:rFonts w:ascii="Times New Roman" w:hAnsi="Times New Roman"/>
            <w:sz w:val="22"/>
            <w:szCs w:val="22"/>
          </w:rPr>
          <w:t>reflec</w:t>
        </w:r>
      </w:ins>
      <w:ins w:id="169" w:author="Brainard, David H" w:date="2021-05-08T10:12:00Z">
        <w:r w:rsidR="00ED23E0">
          <w:rPr>
            <w:rFonts w:ascii="Times New Roman" w:hAnsi="Times New Roman"/>
            <w:sz w:val="22"/>
            <w:szCs w:val="22"/>
          </w:rPr>
          <w:t>t</w:t>
        </w:r>
      </w:ins>
      <w:ins w:id="170" w:author="Brainard, David H" w:date="2021-05-08T10:11:00Z">
        <w:r w:rsidR="00ED23E0">
          <w:rPr>
            <w:rFonts w:ascii="Times New Roman" w:hAnsi="Times New Roman"/>
            <w:sz w:val="22"/>
            <w:szCs w:val="22"/>
          </w:rPr>
          <w:t xml:space="preserve">ance spectra </w:t>
        </w:r>
      </w:ins>
      <w:r w:rsidR="00A57B06">
        <w:rPr>
          <w:rFonts w:ascii="Times New Roman" w:hAnsi="Times New Roman"/>
          <w:sz w:val="22"/>
          <w:szCs w:val="22"/>
        </w:rPr>
        <w:t>(</w:t>
      </w:r>
      <w:del w:id="171" w:author="Brainard, David H" w:date="2021-05-08T10:11:00Z">
        <w:r w:rsidR="00A57B06" w:rsidDel="00ED23E0">
          <w:rPr>
            <w:rFonts w:ascii="Times New Roman" w:hAnsi="Times New Roman"/>
            <w:sz w:val="22"/>
            <w:szCs w:val="22"/>
          </w:rPr>
          <w:delText>i.e. reflectance spectra</w:delText>
        </w:r>
      </w:del>
      <w:ins w:id="172" w:author="Brainard, David H" w:date="2021-05-08T10:11:00Z">
        <w:r w:rsidR="00ED23E0">
          <w:rPr>
            <w:rFonts w:ascii="Times New Roman" w:hAnsi="Times New Roman"/>
            <w:sz w:val="22"/>
            <w:szCs w:val="22"/>
          </w:rPr>
          <w:t>loosely, the colors</w:t>
        </w:r>
      </w:ins>
      <w:r w:rsidR="00A57B06">
        <w:rPr>
          <w:rFonts w:ascii="Times New Roman" w:hAnsi="Times New Roman"/>
          <w:sz w:val="22"/>
          <w:szCs w:val="22"/>
        </w:rPr>
        <w:t xml:space="preserve">) </w:t>
      </w:r>
      <w:r w:rsidR="00050389">
        <w:rPr>
          <w:rFonts w:ascii="Times New Roman" w:hAnsi="Times New Roman"/>
          <w:sz w:val="22"/>
          <w:szCs w:val="22"/>
        </w:rPr>
        <w:t xml:space="preserve">of </w:t>
      </w:r>
      <w:ins w:id="173" w:author="Brainard, David H" w:date="2021-05-08T10:12:00Z">
        <w:r w:rsidR="00ED23E0">
          <w:rPr>
            <w:rFonts w:ascii="Times New Roman" w:hAnsi="Times New Roman"/>
            <w:sz w:val="22"/>
            <w:szCs w:val="22"/>
          </w:rPr>
          <w:t xml:space="preserve">the </w:t>
        </w:r>
      </w:ins>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del w:id="174" w:author="Brainard, David H" w:date="2021-05-08T09:47:00Z">
        <w:r w:rsidR="00355EC7" w:rsidDel="003D7BDE">
          <w:rPr>
            <w:rFonts w:ascii="Times New Roman" w:hAnsi="Times New Roman"/>
            <w:sz w:val="22"/>
            <w:szCs w:val="22"/>
          </w:rPr>
          <w:delText xml:space="preserve"> </w:delText>
        </w:r>
      </w:del>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ins w:id="175" w:author="Brainard, David H" w:date="2021-05-08T10:10:00Z">
        <w:r w:rsidR="00ED23E0">
          <w:rPr>
            <w:rFonts w:ascii="Times New Roman" w:hAnsi="Times New Roman"/>
            <w:sz w:val="22"/>
            <w:szCs w:val="22"/>
          </w:rPr>
          <w:t>More generally, we can think of this as a paradigm in which thresholds for discriminating a task-relevant stimulus variable</w:t>
        </w:r>
        <w:del w:id="176" w:author="JohannesBurge" w:date="2021-05-30T13:24:00Z">
          <w:r w:rsidR="00ED23E0" w:rsidDel="00024204">
            <w:rPr>
              <w:rFonts w:ascii="Times New Roman" w:hAnsi="Times New Roman"/>
              <w:sz w:val="22"/>
              <w:szCs w:val="22"/>
            </w:rPr>
            <w:delText xml:space="preserve">, </w:delText>
          </w:r>
        </w:del>
      </w:ins>
      <w:ins w:id="177" w:author="Brainard, David H" w:date="2021-05-08T10:11:00Z">
        <w:r w:rsidR="00ED23E0">
          <w:rPr>
            <w:rFonts w:ascii="Times New Roman" w:hAnsi="Times New Roman"/>
            <w:sz w:val="22"/>
            <w:szCs w:val="22"/>
          </w:rPr>
          <w:t xml:space="preserve">here </w:t>
        </w:r>
      </w:ins>
      <w:ins w:id="178" w:author="Brainard, David H" w:date="2021-05-08T10:10:00Z">
        <w:r w:rsidR="00ED23E0">
          <w:rPr>
            <w:rFonts w:ascii="Times New Roman" w:hAnsi="Times New Roman"/>
            <w:sz w:val="22"/>
            <w:szCs w:val="22"/>
          </w:rPr>
          <w:t>achromatic surface reflectance, are measured in the face of vari</w:t>
        </w:r>
      </w:ins>
      <w:ins w:id="179" w:author="Brainard, David H" w:date="2021-05-08T10:11:00Z">
        <w:r w:rsidR="00ED23E0">
          <w:rPr>
            <w:rFonts w:ascii="Times New Roman" w:hAnsi="Times New Roman"/>
            <w:sz w:val="22"/>
            <w:szCs w:val="22"/>
          </w:rPr>
          <w:t>ation of a task-irrelevant stimulus variable, here the reflectance of the background objects.</w:t>
        </w:r>
      </w:ins>
    </w:p>
    <w:p w14:paraId="72CA3E84" w14:textId="77777777" w:rsidR="00650716" w:rsidRDefault="00650716">
      <w:pPr>
        <w:pStyle w:val="Default"/>
        <w:spacing w:before="0"/>
        <w:rPr>
          <w:rFonts w:ascii="Times New Roman" w:hAnsi="Times New Roman"/>
          <w:sz w:val="22"/>
          <w:szCs w:val="22"/>
        </w:rPr>
      </w:pPr>
    </w:p>
    <w:p w14:paraId="76C096B7" w14:textId="6070E814"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del w:id="180" w:author="Brainard, David H" w:date="2021-05-08T10:18:00Z">
        <w:r w:rsidR="00D949EF" w:rsidDel="00170371">
          <w:rPr>
            <w:rFonts w:ascii="Times New Roman" w:hAnsi="Times New Roman"/>
            <w:sz w:val="22"/>
            <w:szCs w:val="22"/>
          </w:rPr>
          <w:delText xml:space="preserve">color </w:delText>
        </w:r>
      </w:del>
      <w:ins w:id="181" w:author="Brainard, David H" w:date="2021-05-08T10:18:00Z">
        <w:r w:rsidR="00170371">
          <w:rPr>
            <w:rFonts w:ascii="Times New Roman" w:hAnsi="Times New Roman"/>
            <w:sz w:val="22"/>
            <w:szCs w:val="22"/>
          </w:rPr>
          <w:t xml:space="preserve">surface reflectance </w:t>
        </w:r>
      </w:ins>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del w:id="182" w:author="Brainard, David H" w:date="2021-05-08T10:19:00Z">
        <w:r w:rsidR="00D949EF" w:rsidDel="00170371">
          <w:rPr>
            <w:rFonts w:ascii="Times New Roman" w:hAnsi="Times New Roman"/>
            <w:sz w:val="22"/>
            <w:szCs w:val="22"/>
          </w:rPr>
          <w:delText xml:space="preserve">color </w:delText>
        </w:r>
      </w:del>
      <w:ins w:id="183" w:author="JohannesBurge" w:date="2021-05-30T12:54:00Z">
        <w:r w:rsidR="00A462ED">
          <w:rPr>
            <w:rFonts w:ascii="Times New Roman" w:hAnsi="Times New Roman"/>
            <w:sz w:val="22"/>
            <w:szCs w:val="22"/>
          </w:rPr>
          <w:t xml:space="preserve">background </w:t>
        </w:r>
        <w:r w:rsidR="002E7258">
          <w:rPr>
            <w:rFonts w:ascii="Times New Roman" w:hAnsi="Times New Roman"/>
            <w:sz w:val="22"/>
            <w:szCs w:val="22"/>
          </w:rPr>
          <w:t xml:space="preserve">surface </w:t>
        </w:r>
      </w:ins>
      <w:ins w:id="184" w:author="Brainard, David H" w:date="2021-05-08T10:19:00Z">
        <w:r w:rsidR="00170371">
          <w:rPr>
            <w:rFonts w:ascii="Times New Roman" w:hAnsi="Times New Roman"/>
            <w:sz w:val="22"/>
            <w:szCs w:val="22"/>
          </w:rPr>
          <w:t xml:space="preserve">reflectance </w:t>
        </w:r>
      </w:ins>
      <w:r w:rsidR="00D949EF">
        <w:rPr>
          <w:rFonts w:ascii="Times New Roman" w:hAnsi="Times New Roman"/>
          <w:sz w:val="22"/>
          <w:szCs w:val="22"/>
        </w:rPr>
        <w:t xml:space="preserve">variance. The minimum discrimination threshold and the </w:t>
      </w:r>
      <w:del w:id="185" w:author="Brainard, David H" w:date="2021-05-08T10:13:00Z">
        <w:r w:rsidR="00D949EF" w:rsidDel="00ED23E0">
          <w:rPr>
            <w:rFonts w:ascii="Times New Roman" w:hAnsi="Times New Roman"/>
            <w:sz w:val="22"/>
            <w:szCs w:val="22"/>
          </w:rPr>
          <w:delText xml:space="preserve">color </w:delText>
        </w:r>
      </w:del>
      <w:ins w:id="186" w:author="Brainard, David H" w:date="2021-05-08T10:13:00Z">
        <w:r w:rsidR="00ED23E0">
          <w:rPr>
            <w:rFonts w:ascii="Times New Roman" w:hAnsi="Times New Roman"/>
            <w:sz w:val="22"/>
            <w:szCs w:val="22"/>
          </w:rPr>
          <w:t xml:space="preserve">background </w:t>
        </w:r>
      </w:ins>
      <w:ins w:id="187" w:author="JohannesBurge" w:date="2021-05-30T12:54:00Z">
        <w:r w:rsidR="00457D9E">
          <w:rPr>
            <w:rFonts w:ascii="Times New Roman" w:hAnsi="Times New Roman"/>
            <w:sz w:val="22"/>
            <w:szCs w:val="22"/>
          </w:rPr>
          <w:t xml:space="preserve">surface </w:t>
        </w:r>
      </w:ins>
      <w:ins w:id="188" w:author="Brainard, David H" w:date="2021-05-08T10:13:00Z">
        <w:r w:rsidR="00ED23E0">
          <w:rPr>
            <w:rFonts w:ascii="Times New Roman" w:hAnsi="Times New Roman"/>
            <w:sz w:val="22"/>
            <w:szCs w:val="22"/>
          </w:rPr>
          <w:t xml:space="preserve">reflectance </w:t>
        </w:r>
      </w:ins>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189"/>
      <w:del w:id="190"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del>
      <w:commentRangeEnd w:id="189"/>
      <w:r w:rsidR="0009498F">
        <w:rPr>
          <w:rStyle w:val="CommentReference"/>
          <w:rFonts w:ascii="Times New Roman" w:hAnsi="Times New Roman" w:cs="Times New Roman"/>
          <w:color w:val="auto"/>
          <w14:textOutline w14:w="0" w14:cap="rnd" w14:cmpd="sng" w14:algn="ctr">
            <w14:noFill/>
            <w14:prstDash w14:val="solid"/>
            <w14:bevel/>
          </w14:textOutline>
        </w:rPr>
        <w:commentReference w:id="189"/>
      </w:r>
    </w:p>
    <w:p w14:paraId="23E9133C" w14:textId="77777777" w:rsidR="00F9135E" w:rsidRDefault="00F9135E">
      <w:pPr>
        <w:pStyle w:val="Default"/>
        <w:spacing w:before="0"/>
        <w:rPr>
          <w:rFonts w:ascii="Times New Roman" w:hAnsi="Times New Roman"/>
          <w:b/>
          <w:bCs/>
          <w:sz w:val="22"/>
          <w:szCs w:val="22"/>
        </w:rPr>
      </w:pPr>
    </w:p>
    <w:p w14:paraId="689F0110" w14:textId="7F34EC41" w:rsidR="00B979EA" w:rsidRDefault="00E75B9E" w:rsidP="00B979EA">
      <w:pPr>
        <w:pStyle w:val="Default"/>
        <w:spacing w:before="0"/>
        <w:rPr>
          <w:ins w:id="191" w:author="Brainard, David H" w:date="2021-05-08T10:25:00Z"/>
          <w:rFonts w:ascii="Times New Roman" w:hAnsi="Times New Roman"/>
          <w:b/>
          <w:bCs/>
          <w:sz w:val="22"/>
          <w:szCs w:val="22"/>
        </w:rPr>
      </w:pPr>
      <w:r>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ins w:id="192" w:author="Brainard, David H" w:date="2021-05-08T10:25:00Z"/>
          <w:rFonts w:ascii="Times New Roman" w:hAnsi="Times New Roman"/>
          <w:sz w:val="22"/>
          <w:szCs w:val="22"/>
        </w:rPr>
      </w:pPr>
    </w:p>
    <w:p w14:paraId="7F1B82FF" w14:textId="02CCD514"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ins w:id="193" w:author="Brainard, David H" w:date="2021-05-08T10:25:00Z">
        <w:r w:rsidR="00B55A3F">
          <w:rPr>
            <w:rFonts w:ascii="Times New Roman" w:hAnsi="Times New Roman"/>
            <w:sz w:val="22"/>
            <w:szCs w:val="22"/>
          </w:rPr>
          <w:t>s</w:t>
        </w:r>
      </w:ins>
      <w:ins w:id="194" w:author="Brainard, David H" w:date="2021-05-08T10:22:00Z">
        <w:r w:rsidR="00D971DB">
          <w:rPr>
            <w:rFonts w:ascii="Times New Roman" w:hAnsi="Times New Roman"/>
            <w:sz w:val="22"/>
            <w:szCs w:val="22"/>
          </w:rPr>
          <w:t xml:space="preserve"> thresholds for discriminating object achromatic reflectance</w:t>
        </w:r>
      </w:ins>
      <w:ins w:id="195" w:author="Brainard, David H" w:date="2021-05-08T14:07:00Z">
        <w:r w:rsidR="00DA2963">
          <w:rPr>
            <w:rFonts w:ascii="Times New Roman" w:hAnsi="Times New Roman"/>
            <w:sz w:val="22"/>
            <w:szCs w:val="22"/>
          </w:rPr>
          <w:t xml:space="preserve">, which we refer to as </w:t>
        </w:r>
      </w:ins>
      <w:del w:id="196" w:author="Brainard, David H" w:date="2021-05-08T14:07:00Z">
        <w:r w:rsidR="009B2D9C" w:rsidDel="00DA2963">
          <w:rPr>
            <w:rFonts w:ascii="Times New Roman" w:hAnsi="Times New Roman"/>
            <w:sz w:val="22"/>
            <w:szCs w:val="22"/>
          </w:rPr>
          <w:delText xml:space="preserve"> </w:delText>
        </w:r>
      </w:del>
      <w:r w:rsidR="009B2D9C">
        <w:rPr>
          <w:rFonts w:ascii="Times New Roman" w:hAnsi="Times New Roman"/>
          <w:sz w:val="22"/>
          <w:szCs w:val="22"/>
        </w:rPr>
        <w:t>lightness discrimination thresholds</w:t>
      </w:r>
      <w:ins w:id="197" w:author="Brainard, David H" w:date="2021-05-08T14:07:00Z">
        <w:r w:rsidR="00DA2963">
          <w:rPr>
            <w:rFonts w:ascii="Times New Roman" w:hAnsi="Times New Roman"/>
            <w:sz w:val="22"/>
            <w:szCs w:val="22"/>
          </w:rPr>
          <w:t>,</w:t>
        </w:r>
      </w:ins>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ins w:id="198" w:author="JohannesBurge" w:date="2021-05-30T12:55:00Z">
        <w:r w:rsidR="00BD37DF">
          <w:rPr>
            <w:rFonts w:ascii="Times New Roman" w:hAnsi="Times New Roman"/>
            <w:sz w:val="22"/>
            <w:szCs w:val="22"/>
          </w:rPr>
          <w:t xml:space="preserve">sequentially </w:t>
        </w:r>
      </w:ins>
      <w:r w:rsidR="00D92D0C">
        <w:rPr>
          <w:rFonts w:ascii="Times New Roman" w:hAnsi="Times New Roman"/>
          <w:sz w:val="22"/>
          <w:szCs w:val="22"/>
        </w:rPr>
        <w:t xml:space="preserve">presented on a calibrated monitor for 250ms each, </w:t>
      </w:r>
      <w:del w:id="199" w:author="JohannesBurge" w:date="2021-05-30T12:55:00Z">
        <w:r w:rsidR="00D92D0C" w:rsidDel="00CD05AB">
          <w:rPr>
            <w:rFonts w:ascii="Times New Roman" w:hAnsi="Times New Roman"/>
            <w:sz w:val="22"/>
            <w:szCs w:val="22"/>
          </w:rPr>
          <w:delText xml:space="preserve">one after the other </w:delText>
        </w:r>
      </w:del>
      <w:r w:rsidR="00D92D0C">
        <w:rPr>
          <w:rFonts w:ascii="Times New Roman" w:hAnsi="Times New Roman"/>
          <w:sz w:val="22"/>
          <w:szCs w:val="22"/>
        </w:rPr>
        <w:t>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del w:id="200" w:author="JohannesBurge" w:date="2021-05-30T12:55:00Z">
        <w:r w:rsidR="00B761A8" w:rsidDel="004E5699">
          <w:rPr>
            <w:rFonts w:ascii="Times New Roman" w:hAnsi="Times New Roman"/>
            <w:sz w:val="22"/>
            <w:szCs w:val="22"/>
          </w:rPr>
          <w:delText>; e</w:delText>
        </w:r>
      </w:del>
      <w:ins w:id="201" w:author="JohannesBurge" w:date="2021-05-30T12:55:00Z">
        <w:r w:rsidR="004E5699">
          <w:rPr>
            <w:rFonts w:ascii="Times New Roman" w:hAnsi="Times New Roman"/>
            <w:sz w:val="22"/>
            <w:szCs w:val="22"/>
          </w:rPr>
          <w:t>. E</w:t>
        </w:r>
      </w:ins>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w:t>
      </w:r>
      <w:del w:id="202" w:author="JohannesBurge" w:date="2021-05-30T12:56:00Z">
        <w:r w:rsidR="009B2D9C" w:rsidDel="0053013C">
          <w:rPr>
            <w:rFonts w:ascii="Times New Roman" w:hAnsi="Times New Roman"/>
            <w:sz w:val="22"/>
            <w:szCs w:val="22"/>
          </w:rPr>
          <w:delText xml:space="preserve">observer’s </w:delText>
        </w:r>
      </w:del>
      <w:r w:rsidR="009B2D9C">
        <w:rPr>
          <w:rFonts w:ascii="Times New Roman" w:hAnsi="Times New Roman"/>
          <w:sz w:val="22"/>
          <w:szCs w:val="22"/>
        </w:rPr>
        <w:t xml:space="preserve">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ins w:id="203" w:author="JohannesBurge" w:date="2021-05-30T12:56:00Z">
        <w:r w:rsidR="003B4BA9">
          <w:rPr>
            <w:rFonts w:ascii="Times New Roman" w:hAnsi="Times New Roman"/>
            <w:sz w:val="22"/>
            <w:szCs w:val="22"/>
          </w:rPr>
          <w:t>, we used the</w:t>
        </w:r>
      </w:ins>
      <w:r w:rsidR="006C5922">
        <w:rPr>
          <w:rFonts w:ascii="Times New Roman" w:hAnsi="Times New Roman"/>
          <w:sz w:val="22"/>
          <w:szCs w:val="22"/>
        </w:rPr>
        <w:t xml:space="preserve"> CIE D65</w:t>
      </w:r>
      <w:ins w:id="204" w:author="JohannesBurge" w:date="2021-05-30T12:56:00Z">
        <w:r w:rsidR="00EC0F29">
          <w:rPr>
            <w:rFonts w:ascii="Times New Roman" w:hAnsi="Times New Roman"/>
            <w:sz w:val="22"/>
            <w:szCs w:val="22"/>
          </w:rPr>
          <w:t xml:space="preserve"> reference illuminant</w:t>
        </w:r>
      </w:ins>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ins w:id="205" w:author="Brainard, David H" w:date="2021-05-08T10:29:00Z">
        <w:r w:rsidR="001C78FE">
          <w:rPr>
            <w:rFonts w:ascii="Times New Roman" w:hAnsi="Times New Roman"/>
            <w:sz w:val="22"/>
            <w:szCs w:val="22"/>
          </w:rPr>
          <w:t xml:space="preserve"> Feedback was given on each trial based on which image contained the target</w:t>
        </w:r>
      </w:ins>
      <w:ins w:id="206" w:author="Brainard, David H" w:date="2021-05-08T10:30:00Z">
        <w:r w:rsidR="001C78FE">
          <w:rPr>
            <w:rFonts w:ascii="Times New Roman" w:hAnsi="Times New Roman"/>
            <w:sz w:val="22"/>
            <w:szCs w:val="22"/>
          </w:rPr>
          <w:t xml:space="preserve">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ins>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5F92CC5A"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the lighter target object</w:t>
      </w:r>
      <w:ins w:id="230" w:author="JohannesBurge" w:date="2021-05-30T12:57:00Z">
        <w:r w:rsidR="003D1F61">
          <w:rPr>
            <w:rFonts w:ascii="Times New Roman" w:hAnsi="Times New Roman"/>
            <w:sz w:val="22"/>
            <w:szCs w:val="22"/>
          </w:rPr>
          <w:t>, as a function of</w:t>
        </w:r>
      </w:ins>
      <w:r>
        <w:rPr>
          <w:rFonts w:ascii="Times New Roman" w:hAnsi="Times New Roman"/>
          <w:sz w:val="22"/>
          <w:szCs w:val="22"/>
        </w:rPr>
        <w:t xml:space="preserve"> </w:t>
      </w:r>
      <w:del w:id="231" w:author="JohannesBurge" w:date="2021-05-30T12:57:00Z">
        <w:r w:rsidDel="003D1F61">
          <w:rPr>
            <w:rFonts w:ascii="Times New Roman" w:hAnsi="Times New Roman"/>
            <w:sz w:val="22"/>
            <w:szCs w:val="22"/>
          </w:rPr>
          <w:delText xml:space="preserve">at </w:delText>
        </w:r>
      </w:del>
      <w:r>
        <w:rPr>
          <w:rFonts w:ascii="Times New Roman" w:hAnsi="Times New Roman"/>
          <w:sz w:val="22"/>
          <w:szCs w:val="22"/>
        </w:rPr>
        <w:t xml:space="preserve">11 </w:t>
      </w:r>
      <w:ins w:id="232" w:author="JohannesBurge" w:date="2021-05-30T12:57:00Z">
        <w:r w:rsidR="003D1F61">
          <w:rPr>
            <w:rFonts w:ascii="Times New Roman" w:hAnsi="Times New Roman"/>
            <w:sz w:val="22"/>
            <w:szCs w:val="22"/>
          </w:rPr>
          <w:t xml:space="preserve">comparison </w:t>
        </w:r>
      </w:ins>
      <w:r>
        <w:rPr>
          <w:rFonts w:ascii="Times New Roman" w:hAnsi="Times New Roman"/>
          <w:sz w:val="22"/>
          <w:szCs w:val="22"/>
        </w:rPr>
        <w:t xml:space="preserve">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ins w:id="233" w:author="JohannesBurge" w:date="2021-05-30T12:57:00Z">
        <w:r w:rsidR="00E377D4">
          <w:rPr>
            <w:rFonts w:ascii="Times New Roman" w:hAnsi="Times New Roman"/>
            <w:sz w:val="22"/>
            <w:szCs w:val="22"/>
          </w:rPr>
          <w:t xml:space="preserve"> (i.e. d-prime = 1.0 in a two</w:t>
        </w:r>
        <w:r w:rsidR="0070791A">
          <w:rPr>
            <w:rFonts w:ascii="Times New Roman" w:hAnsi="Times New Roman"/>
            <w:sz w:val="22"/>
            <w:szCs w:val="22"/>
          </w:rPr>
          <w:t>-</w:t>
        </w:r>
        <w:r w:rsidR="00E377D4">
          <w:rPr>
            <w:rFonts w:ascii="Times New Roman" w:hAnsi="Times New Roman"/>
            <w:sz w:val="22"/>
            <w:szCs w:val="22"/>
          </w:rPr>
          <w:t>interval task)</w:t>
        </w:r>
      </w:ins>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Del="00865064" w:rsidRDefault="00554DFF" w:rsidP="000E3DCD">
      <w:pPr>
        <w:pStyle w:val="Default"/>
        <w:spacing w:before="0"/>
        <w:rPr>
          <w:del w:id="234" w:author="JohannesBurge" w:date="2021-05-30T12:57:00Z"/>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197BF669"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del w:id="235" w:author="JohannesBurge" w:date="2021-05-30T12:57:00Z">
        <w:r w:rsidDel="00D75105">
          <w:rPr>
            <w:rFonts w:ascii="Times New Roman" w:hAnsi="Times New Roman"/>
            <w:sz w:val="22"/>
            <w:szCs w:val="22"/>
          </w:rPr>
          <w:delText xml:space="preserve">based on </w:delText>
        </w:r>
      </w:del>
      <w:ins w:id="236" w:author="JohannesBurge" w:date="2021-05-30T12:57:00Z">
        <w:r w:rsidR="00D75105">
          <w:rPr>
            <w:rFonts w:ascii="Times New Roman" w:hAnsi="Times New Roman"/>
            <w:sz w:val="22"/>
            <w:szCs w:val="22"/>
          </w:rPr>
          <w:t xml:space="preserve">built form </w:t>
        </w:r>
      </w:ins>
      <w:r>
        <w:rPr>
          <w:rFonts w:ascii="Times New Roman" w:hAnsi="Times New Roman"/>
          <w:sz w:val="22"/>
          <w:szCs w:val="22"/>
        </w:rPr>
        <w:t xml:space="preserve">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ins w:id="237" w:author="JohannesBurge" w:date="2021-05-30T12:58:00Z">
        <w:r w:rsidR="00A11F82">
          <w:rPr>
            <w:rFonts w:ascii="Times New Roman" w:hAnsi="Times New Roman"/>
            <w:sz w:val="22"/>
            <w:szCs w:val="22"/>
          </w:rPr>
          <w:t>constructed by first sampling from the multivariate distribution of projection weights and then pe</w:t>
        </w:r>
      </w:ins>
      <w:ins w:id="238" w:author="Brainard, David H" w:date="2021-05-30T13:54:00Z">
        <w:r w:rsidR="00D43B27">
          <w:rPr>
            <w:rFonts w:ascii="Times New Roman" w:hAnsi="Times New Roman"/>
            <w:sz w:val="22"/>
            <w:szCs w:val="22"/>
          </w:rPr>
          <w:t>r</w:t>
        </w:r>
      </w:ins>
      <w:ins w:id="239" w:author="JohannesBurge" w:date="2021-05-30T12:58:00Z">
        <w:r w:rsidR="00A11F82">
          <w:rPr>
            <w:rFonts w:ascii="Times New Roman" w:hAnsi="Times New Roman"/>
            <w:sz w:val="22"/>
            <w:szCs w:val="22"/>
          </w:rPr>
          <w:t xml:space="preserve">forming a weighted sum of the corresponding eigenvectors. </w:t>
        </w:r>
      </w:ins>
      <w:del w:id="240" w:author="JohannesBurge" w:date="2021-05-30T12:58:00Z">
        <w:r w:rsidDel="00A11F82">
          <w:rPr>
            <w:rFonts w:ascii="Times New Roman" w:hAnsi="Times New Roman"/>
            <w:sz w:val="22"/>
            <w:szCs w:val="22"/>
          </w:rPr>
          <w:delText>sampled from the multivariate-normal distribution and using the weights to construct spectra as the corresponding linear combination of the eigenvectors.</w:delText>
        </w:r>
        <w:r w:rsidR="0071405B" w:rsidDel="00A11F82">
          <w:rPr>
            <w:rFonts w:ascii="Times New Roman" w:hAnsi="Times New Roman"/>
            <w:sz w:val="22"/>
            <w:szCs w:val="22"/>
          </w:rPr>
          <w:delText xml:space="preserve"> </w:delText>
        </w:r>
      </w:del>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35CC935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w:t>
      </w:r>
      <w:del w:id="241" w:author="JohannesBurge" w:date="2021-05-30T12:58:00Z">
        <w:r w:rsidDel="00D64AF2">
          <w:rPr>
            <w:rFonts w:ascii="Times New Roman" w:hAnsi="Times New Roman"/>
            <w:sz w:val="22"/>
            <w:szCs w:val="22"/>
          </w:rPr>
          <w:delText xml:space="preserve">can </w:delText>
        </w:r>
      </w:del>
      <w:r>
        <w:rPr>
          <w:rFonts w:ascii="Times New Roman" w:hAnsi="Times New Roman"/>
          <w:sz w:val="22"/>
          <w:szCs w:val="22"/>
        </w:rPr>
        <w:t>examine</w:t>
      </w:r>
      <w:ins w:id="242" w:author="JohannesBurge" w:date="2021-05-30T12:58:00Z">
        <w:r w:rsidR="00D64AF2">
          <w:rPr>
            <w:rFonts w:ascii="Times New Roman" w:hAnsi="Times New Roman"/>
            <w:sz w:val="22"/>
            <w:szCs w:val="22"/>
          </w:rPr>
          <w:t>d</w:t>
        </w:r>
      </w:ins>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9F8AF10"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w:t>
      </w:r>
      <w:ins w:id="243" w:author="JohannesBurge" w:date="2021-05-30T12:59:00Z">
        <w:r w:rsidR="007779BF">
          <w:rPr>
            <w:sz w:val="22"/>
            <w:szCs w:val="22"/>
          </w:rPr>
          <w:t xml:space="preserve">is plotted against </w:t>
        </w:r>
      </w:ins>
      <w:del w:id="244" w:author="JohannesBurge" w:date="2021-05-30T12:59:00Z">
        <w:r w:rsidRPr="000E3DCD" w:rsidDel="007779BF">
          <w:rPr>
            <w:sz w:val="22"/>
            <w:szCs w:val="22"/>
          </w:rPr>
          <w:delText xml:space="preserve">vs </w:delText>
        </w:r>
      </w:del>
      <w:r w:rsidRPr="000E3DCD">
        <w:rPr>
          <w:sz w:val="22"/>
          <w:szCs w:val="22"/>
        </w:rPr>
        <w:t>the log of the covariance scalar</w:t>
      </w:r>
      <w:del w:id="245" w:author="JohannesBurge" w:date="2021-05-30T12:59:00Z">
        <w:r w:rsidRPr="000E3DCD" w:rsidDel="00253883">
          <w:rPr>
            <w:sz w:val="22"/>
            <w:szCs w:val="22"/>
          </w:rPr>
          <w:delText xml:space="preserve"> of the </w:delText>
        </w:r>
        <w:r w:rsidR="00554DFF" w:rsidRPr="000E3DCD" w:rsidDel="00253883">
          <w:rPr>
            <w:sz w:val="22"/>
            <w:szCs w:val="22"/>
          </w:rPr>
          <w:delText>distribution</w:delText>
        </w:r>
      </w:del>
      <w:r w:rsidR="00554DFF" w:rsidRPr="000E3DCD">
        <w:rPr>
          <w:sz w:val="22"/>
          <w:szCs w:val="22"/>
        </w:rPr>
        <w:t>. For low values of the covariance scalar, threshold</w:t>
      </w:r>
      <w:ins w:id="246" w:author="JohannesBurge" w:date="2021-05-30T12:59:00Z">
        <w:r w:rsidR="00BF492E">
          <w:rPr>
            <w:sz w:val="22"/>
            <w:szCs w:val="22"/>
          </w:rPr>
          <w:t>s</w:t>
        </w:r>
      </w:ins>
      <w:r w:rsidR="00554DFF" w:rsidRPr="000E3DCD">
        <w:rPr>
          <w:sz w:val="22"/>
          <w:szCs w:val="22"/>
        </w:rPr>
        <w:t xml:space="preserve"> is nearly constant</w:t>
      </w:r>
      <w:r w:rsidR="0004085B" w:rsidRPr="000E3DCD">
        <w:rPr>
          <w:sz w:val="22"/>
          <w:szCs w:val="22"/>
        </w:rPr>
        <w:t xml:space="preserve">. As the </w:t>
      </w:r>
      <w:r w:rsidR="0004085B" w:rsidRPr="000E3DCD">
        <w:rPr>
          <w:sz w:val="22"/>
          <w:szCs w:val="22"/>
        </w:rPr>
        <w:lastRenderedPageBreak/>
        <w:t>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1CB8CB"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ins w:id="247" w:author="JohannesBurge" w:date="2021-05-30T12:59:00Z">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ins>
      <w:r>
        <w:rPr>
          <w:rFonts w:ascii="Times New Roman" w:hAnsi="Times New Roman"/>
          <w:sz w:val="22"/>
          <w:szCs w:val="22"/>
        </w:rPr>
        <w:t xml:space="preserve">variability </w:t>
      </w:r>
      <w:del w:id="248" w:author="JohannesBurge" w:date="2021-05-30T12:59:00Z">
        <w:r w:rsidDel="008E6BA8">
          <w:rPr>
            <w:rFonts w:ascii="Times New Roman" w:hAnsi="Times New Roman"/>
            <w:sz w:val="22"/>
            <w:szCs w:val="22"/>
          </w:rPr>
          <w:delText>in background objects</w:delText>
        </w:r>
        <w:r w:rsidR="00591C00" w:rsidDel="008E6BA8">
          <w:rPr>
            <w:rFonts w:ascii="Times New Roman" w:hAnsi="Times New Roman"/>
            <w:sz w:val="22"/>
            <w:szCs w:val="22"/>
          </w:rPr>
          <w:delText xml:space="preserve"> </w:delText>
        </w:r>
      </w:del>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w:t>
      </w:r>
      <w:del w:id="249" w:author="JohannesBurge" w:date="2021-05-30T13:00:00Z">
        <w:r w:rsidR="00802B44" w:rsidDel="008F4EAE">
          <w:rPr>
            <w:rFonts w:ascii="Times New Roman" w:hAnsi="Times New Roman"/>
            <w:sz w:val="22"/>
            <w:szCs w:val="22"/>
          </w:rPr>
          <w:delText xml:space="preserve">the </w:delText>
        </w:r>
      </w:del>
      <w:r w:rsidR="00802B44">
        <w:rPr>
          <w:rFonts w:ascii="Times New Roman" w:hAnsi="Times New Roman"/>
          <w:sz w:val="22"/>
          <w:szCs w:val="22"/>
        </w:rPr>
        <w:t xml:space="preserve">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del w:id="250" w:author="JohannesBurge" w:date="2021-05-30T13:00:00Z">
        <w:r w:rsidR="008579FF" w:rsidDel="008F4EAE">
          <w:rPr>
            <w:rFonts w:ascii="Times New Roman" w:hAnsi="Times New Roman"/>
            <w:sz w:val="22"/>
            <w:szCs w:val="22"/>
          </w:rPr>
          <w:delText xml:space="preserve"> </w:delText>
        </w:r>
        <w:r w:rsidR="00802B44" w:rsidDel="008F4EAE">
          <w:rPr>
            <w:rFonts w:ascii="Times New Roman" w:hAnsi="Times New Roman"/>
            <w:sz w:val="22"/>
            <w:szCs w:val="22"/>
          </w:rPr>
          <w:delText xml:space="preserve">the </w:delText>
        </w:r>
        <w:r w:rsidR="00710114" w:rsidDel="008F4EAE">
          <w:rPr>
            <w:rFonts w:ascii="Times New Roman" w:hAnsi="Times New Roman"/>
            <w:sz w:val="22"/>
            <w:szCs w:val="22"/>
          </w:rPr>
          <w:delText xml:space="preserve">impact </w:delText>
        </w:r>
        <w:r w:rsidR="00802B44" w:rsidDel="008F4EAE">
          <w:rPr>
            <w:rFonts w:ascii="Times New Roman" w:hAnsi="Times New Roman"/>
            <w:sz w:val="22"/>
            <w:szCs w:val="22"/>
          </w:rPr>
          <w:delText>of</w:delText>
        </w:r>
      </w:del>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del w:id="251" w:author="JohannesBurge" w:date="2021-05-30T13:00:00Z">
        <w:r w:rsidR="00667C43" w:rsidDel="00845BA7">
          <w:rPr>
            <w:rFonts w:ascii="Times New Roman" w:hAnsi="Times New Roman"/>
            <w:sz w:val="22"/>
            <w:szCs w:val="22"/>
          </w:rPr>
          <w:delText xml:space="preserve">the impact of </w:delText>
        </w:r>
      </w:del>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02C4D9FE" w:rsidR="00CC0064" w:rsidRDefault="00554DFF" w:rsidP="00095375">
      <w:pPr>
        <w:pStyle w:val="Default"/>
        <w:spacing w:before="0"/>
      </w:pPr>
      <w:r>
        <w:rPr>
          <w:rFonts w:ascii="Times New Roman" w:hAnsi="Times New Roman"/>
          <w:sz w:val="22"/>
          <w:szCs w:val="22"/>
        </w:rPr>
        <w:t xml:space="preserve">Figure 5 shows </w:t>
      </w:r>
      <w:del w:id="252" w:author="JohannesBurge" w:date="2021-05-30T13:00:00Z">
        <w:r w:rsidDel="00C43E25">
          <w:rPr>
            <w:rFonts w:ascii="Times New Roman" w:hAnsi="Times New Roman"/>
            <w:sz w:val="22"/>
            <w:szCs w:val="22"/>
          </w:rPr>
          <w:delText xml:space="preserve">the </w:delText>
        </w:r>
      </w:del>
      <w:r>
        <w:rPr>
          <w:rFonts w:ascii="Times New Roman" w:hAnsi="Times New Roman"/>
          <w:sz w:val="22"/>
          <w:szCs w:val="22"/>
        </w:rPr>
        <w:t xml:space="preserve">threshold variation for </w:t>
      </w:r>
      <w:del w:id="253" w:author="JohannesBurge" w:date="2021-05-30T13:00:00Z">
        <w:r w:rsidDel="00C43E25">
          <w:rPr>
            <w:rFonts w:ascii="Times New Roman" w:hAnsi="Times New Roman"/>
            <w:sz w:val="22"/>
            <w:szCs w:val="22"/>
          </w:rPr>
          <w:delText xml:space="preserve">the </w:delText>
        </w:r>
      </w:del>
      <w:ins w:id="254" w:author="JohannesBurge" w:date="2021-05-30T13:00:00Z">
        <w:r w:rsidR="00C43E25">
          <w:rPr>
            <w:rFonts w:ascii="Times New Roman" w:hAnsi="Times New Roman"/>
            <w:sz w:val="22"/>
            <w:szCs w:val="22"/>
          </w:rPr>
          <w:t xml:space="preserve">each </w:t>
        </w:r>
      </w:ins>
      <w:r>
        <w:rPr>
          <w:rFonts w:ascii="Times New Roman" w:hAnsi="Times New Roman"/>
          <w:sz w:val="22"/>
          <w:szCs w:val="22"/>
        </w:rPr>
        <w:t xml:space="preserve">individual </w:t>
      </w:r>
      <w:r w:rsidR="00A94812">
        <w:rPr>
          <w:rStyle w:val="None"/>
          <w:rFonts w:ascii="Times New Roman" w:hAnsi="Times New Roman"/>
          <w:sz w:val="22"/>
          <w:szCs w:val="22"/>
        </w:rPr>
        <w:t>observer</w:t>
      </w:r>
      <w:del w:id="255" w:author="JohannesBurge" w:date="2021-05-30T13:00:00Z">
        <w:r w:rsidDel="00C43E25">
          <w:rPr>
            <w:rFonts w:ascii="Times New Roman" w:hAnsi="Times New Roman"/>
            <w:sz w:val="22"/>
            <w:szCs w:val="22"/>
          </w:rPr>
          <w:delText>s</w:delText>
        </w:r>
      </w:del>
      <w:r>
        <w:rPr>
          <w:rFonts w:ascii="Times New Roman" w:hAnsi="Times New Roman"/>
          <w:sz w:val="22"/>
          <w:szCs w:val="22"/>
        </w:rPr>
        <w:t xml:space="preserve">. </w:t>
      </w:r>
      <w:ins w:id="256" w:author="JohannesBurge" w:date="2021-05-30T13:00:00Z">
        <w:r w:rsidR="00F43AAE">
          <w:rPr>
            <w:rFonts w:ascii="Times New Roman" w:hAnsi="Times New Roman"/>
            <w:sz w:val="22"/>
            <w:szCs w:val="22"/>
          </w:rPr>
          <w:t xml:space="preserve">The pattern of thresholds for </w:t>
        </w:r>
      </w:ins>
      <w:del w:id="257" w:author="JohannesBurge" w:date="2021-05-30T13:00:00Z">
        <w:r w:rsidR="00802B44" w:rsidDel="00F43AAE">
          <w:rPr>
            <w:rFonts w:ascii="Times New Roman" w:hAnsi="Times New Roman"/>
            <w:sz w:val="22"/>
            <w:szCs w:val="22"/>
          </w:rPr>
          <w:delText>Each</w:delText>
        </w:r>
        <w:r w:rsidR="007F6680" w:rsidDel="00F43AAE">
          <w:rPr>
            <w:rFonts w:ascii="Times New Roman" w:hAnsi="Times New Roman"/>
            <w:sz w:val="22"/>
            <w:szCs w:val="22"/>
          </w:rPr>
          <w:delText xml:space="preserve"> </w:delText>
        </w:r>
      </w:del>
      <w:ins w:id="258" w:author="JohannesBurge" w:date="2021-05-30T13:00:00Z">
        <w:r w:rsidR="00F43AAE">
          <w:rPr>
            <w:rFonts w:ascii="Times New Roman" w:hAnsi="Times New Roman"/>
            <w:sz w:val="22"/>
            <w:szCs w:val="22"/>
          </w:rPr>
          <w:t xml:space="preserve">each </w:t>
        </w:r>
      </w:ins>
      <w:r w:rsidR="007F6680">
        <w:rPr>
          <w:rFonts w:ascii="Times New Roman" w:hAnsi="Times New Roman"/>
          <w:sz w:val="22"/>
          <w:szCs w:val="22"/>
        </w:rPr>
        <w:t>individual</w:t>
      </w:r>
      <w:r w:rsidR="00802B44">
        <w:rPr>
          <w:rFonts w:ascii="Times New Roman" w:hAnsi="Times New Roman"/>
          <w:sz w:val="22"/>
          <w:szCs w:val="22"/>
        </w:rPr>
        <w:t xml:space="preserve"> observer </w:t>
      </w:r>
      <w:del w:id="259" w:author="JohannesBurge" w:date="2021-05-30T13:01:00Z">
        <w:r w:rsidR="00802B44" w:rsidDel="00984EE0">
          <w:rPr>
            <w:rFonts w:ascii="Times New Roman" w:hAnsi="Times New Roman"/>
            <w:sz w:val="22"/>
            <w:szCs w:val="22"/>
          </w:rPr>
          <w:delText xml:space="preserve">shows the </w:delText>
        </w:r>
      </w:del>
      <w:ins w:id="260" w:author="JohannesBurge" w:date="2021-05-30T13:01:00Z">
        <w:r w:rsidR="00984EE0">
          <w:rPr>
            <w:rFonts w:ascii="Times New Roman" w:hAnsi="Times New Roman"/>
            <w:sz w:val="22"/>
            <w:szCs w:val="22"/>
          </w:rPr>
          <w:t xml:space="preserve">follow the </w:t>
        </w:r>
      </w:ins>
      <w:r w:rsidR="00802B44">
        <w:rPr>
          <w:rFonts w:ascii="Times New Roman" w:hAnsi="Times New Roman"/>
          <w:sz w:val="22"/>
          <w:szCs w:val="22"/>
        </w:rPr>
        <w:t xml:space="preserve">same basic pattern as the mean </w:t>
      </w:r>
      <w:ins w:id="261" w:author="JohannesBurge" w:date="2021-05-30T13:01:00Z">
        <w:r w:rsidR="00076C82">
          <w:rPr>
            <w:rFonts w:ascii="Times New Roman" w:hAnsi="Times New Roman"/>
            <w:sz w:val="22"/>
            <w:szCs w:val="22"/>
          </w:rPr>
          <w:t xml:space="preserve">thresholds </w:t>
        </w:r>
      </w:ins>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Del="00591D97" w:rsidRDefault="00B979EA" w:rsidP="00E014A6">
      <w:pPr>
        <w:pStyle w:val="Default"/>
        <w:spacing w:before="0"/>
        <w:rPr>
          <w:del w:id="262" w:author="JohannesBurge" w:date="2021-05-30T13:01:00Z"/>
          <w:rFonts w:ascii="Times New Roman" w:hAnsi="Times New Roman"/>
          <w:sz w:val="22"/>
          <w:szCs w:val="22"/>
        </w:rPr>
      </w:pPr>
    </w:p>
    <w:p w14:paraId="435D3204" w14:textId="3E9EC989"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w:t>
      </w:r>
      <w:del w:id="263" w:author="JohannesBurge" w:date="2021-05-30T13:01:00Z">
        <w:r w:rsidR="004B49FC" w:rsidDel="001C3F6F">
          <w:rPr>
            <w:rFonts w:ascii="Times New Roman" w:hAnsi="Times New Roman"/>
            <w:sz w:val="22"/>
            <w:szCs w:val="22"/>
          </w:rPr>
          <w:delText xml:space="preserve">the </w:delText>
        </w:r>
      </w:del>
      <w:r w:rsidR="004B49FC">
        <w:rPr>
          <w:rFonts w:ascii="Times New Roman" w:hAnsi="Times New Roman"/>
          <w:sz w:val="22"/>
          <w:szCs w:val="22"/>
        </w:rPr>
        <w:t xml:space="preserve">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del w:id="264" w:author="JohannesBurge" w:date="2021-05-30T13:01:00Z">
        <w:r w:rsidDel="001C3F6F">
          <w:rPr>
            <w:rFonts w:ascii="Times New Roman" w:hAnsi="Times New Roman"/>
            <w:sz w:val="22"/>
            <w:szCs w:val="22"/>
          </w:rPr>
          <w:delText xml:space="preserve">See </w:delText>
        </w:r>
      </w:del>
      <w:ins w:id="265" w:author="JohannesBurge" w:date="2021-05-30T13:01:00Z">
        <w:r w:rsidR="001C3F6F">
          <w:rPr>
            <w:rFonts w:ascii="Times New Roman" w:hAnsi="Times New Roman"/>
            <w:sz w:val="22"/>
            <w:szCs w:val="22"/>
          </w:rPr>
          <w:t xml:space="preserve">see </w:t>
        </w:r>
      </w:ins>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del w:id="266" w:author="JohannesBurge" w:date="2021-05-30T13:01:00Z">
        <w:r w:rsidDel="005C1AAD">
          <w:rPr>
            <w:rFonts w:ascii="Times New Roman" w:hAnsi="Times New Roman"/>
            <w:sz w:val="22"/>
            <w:szCs w:val="22"/>
          </w:rPr>
          <w:delText xml:space="preserve">In </w:delText>
        </w:r>
        <w:r w:rsidR="002643F9" w:rsidDel="005C1AAD">
          <w:rPr>
            <w:rFonts w:ascii="Times New Roman" w:hAnsi="Times New Roman"/>
            <w:sz w:val="22"/>
            <w:szCs w:val="22"/>
          </w:rPr>
          <w:delText xml:space="preserve">such </w:delText>
        </w:r>
        <w:r w:rsidDel="005C1AAD">
          <w:rPr>
            <w:rFonts w:ascii="Times New Roman" w:hAnsi="Times New Roman"/>
            <w:sz w:val="22"/>
            <w:szCs w:val="22"/>
          </w:rPr>
          <w:delText>model</w:delText>
        </w:r>
        <w:r w:rsidR="001650F4" w:rsidDel="005C1AAD">
          <w:rPr>
            <w:rFonts w:ascii="Times New Roman" w:hAnsi="Times New Roman"/>
            <w:sz w:val="22"/>
            <w:szCs w:val="22"/>
          </w:rPr>
          <w:delText>s</w:delText>
        </w:r>
        <w:r w:rsidDel="005C1AAD">
          <w:rPr>
            <w:rFonts w:ascii="Times New Roman" w:hAnsi="Times New Roman"/>
            <w:sz w:val="22"/>
            <w:szCs w:val="22"/>
          </w:rPr>
          <w:delText>,</w:delText>
        </w:r>
      </w:del>
      <w:ins w:id="267" w:author="JohannesBurge" w:date="2021-05-30T13:01:00Z">
        <w:r w:rsidR="005C1AAD">
          <w:rPr>
            <w:rFonts w:ascii="Times New Roman" w:hAnsi="Times New Roman"/>
            <w:sz w:val="22"/>
            <w:szCs w:val="22"/>
          </w:rPr>
          <w:t>Our framework posits that</w:t>
        </w:r>
      </w:ins>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del w:id="268" w:author="JohannesBurge" w:date="2021-05-30T13:01:00Z">
        <w:r w:rsidR="008E51A7" w:rsidDel="00CB0145">
          <w:rPr>
            <w:rFonts w:ascii="Times New Roman" w:hAnsi="Times New Roman"/>
            <w:sz w:val="22"/>
            <w:szCs w:val="22"/>
          </w:rPr>
          <w:delText xml:space="preserve">the </w:delText>
        </w:r>
        <w:r w:rsidR="001650F4" w:rsidDel="00CB0145">
          <w:rPr>
            <w:rFonts w:ascii="Times New Roman" w:hAnsi="Times New Roman"/>
            <w:sz w:val="22"/>
            <w:szCs w:val="22"/>
          </w:rPr>
          <w:delText xml:space="preserve">response </w:delText>
        </w:r>
      </w:del>
      <w:r w:rsidR="001650F4">
        <w:rPr>
          <w:rFonts w:ascii="Times New Roman" w:hAnsi="Times New Roman"/>
          <w:sz w:val="22"/>
          <w:szCs w:val="22"/>
        </w:rPr>
        <w:t>variability internal to the visual system (</w:t>
      </w:r>
      <w:ins w:id="269" w:author="JohannesBurge" w:date="2021-05-30T13:01:00Z">
        <w:r w:rsidR="000C11AB">
          <w:rPr>
            <w:rFonts w:ascii="Times New Roman" w:hAnsi="Times New Roman"/>
            <w:sz w:val="22"/>
            <w:szCs w:val="22"/>
          </w:rPr>
          <w:t xml:space="preserve">i.e. </w:t>
        </w:r>
      </w:ins>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w:t>
      </w:r>
      <w:del w:id="270" w:author="JohannesBurge" w:date="2021-05-30T13:02:00Z">
        <w:r w:rsidR="001650F4" w:rsidDel="00A4463B">
          <w:rPr>
            <w:rFonts w:ascii="Times New Roman" w:hAnsi="Times New Roman"/>
            <w:sz w:val="22"/>
            <w:szCs w:val="22"/>
          </w:rPr>
          <w:delText xml:space="preserve">our </w:delText>
        </w:r>
      </w:del>
      <w:r w:rsidR="001650F4">
        <w:rPr>
          <w:rFonts w:ascii="Times New Roman" w:hAnsi="Times New Roman"/>
          <w:sz w:val="22"/>
          <w:szCs w:val="22"/>
        </w:rPr>
        <w:t xml:space="preserve">experimentally induced stimulus variability </w:t>
      </w:r>
      <w:ins w:id="271" w:author="JohannesBurge" w:date="2021-05-30T13:02:00Z">
        <w:r w:rsidR="00A4463B">
          <w:rPr>
            <w:rFonts w:ascii="Times New Roman" w:hAnsi="Times New Roman"/>
            <w:sz w:val="22"/>
            <w:szCs w:val="22"/>
          </w:rPr>
          <w:t xml:space="preserve">(i.e. background surface-reflectance stability) </w:t>
        </w:r>
      </w:ins>
      <w:del w:id="272" w:author="JohannesBurge" w:date="2021-05-30T13:02:00Z">
        <w:r w:rsidR="001650F4" w:rsidDel="00282A7C">
          <w:rPr>
            <w:rFonts w:ascii="Times New Roman" w:hAnsi="Times New Roman"/>
            <w:sz w:val="22"/>
            <w:szCs w:val="22"/>
          </w:rPr>
          <w:delText xml:space="preserve">of the background surfaces </w:delText>
        </w:r>
      </w:del>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commentRangeStart w:id="273"/>
      <w:del w:id="274" w:author="JohannesBurge" w:date="2021-05-30T13:02:00Z">
        <w:r w:rsidR="006B3ACF" w:rsidDel="00F26259">
          <w:rPr>
            <w:rFonts w:ascii="Times New Roman" w:hAnsi="Times New Roman"/>
            <w:sz w:val="22"/>
            <w:szCs w:val="22"/>
          </w:rPr>
          <w:delText xml:space="preserve">estimating </w:delText>
        </w:r>
        <w:r w:rsidR="001650F4" w:rsidDel="00F26259">
          <w:rPr>
            <w:rFonts w:ascii="Times New Roman" w:hAnsi="Times New Roman"/>
            <w:sz w:val="22"/>
            <w:szCs w:val="22"/>
          </w:rPr>
          <w:delText>the effect</w:delText>
        </w:r>
        <w:r w:rsidR="00B67EC4" w:rsidDel="00F26259">
          <w:rPr>
            <w:rFonts w:ascii="Times New Roman" w:hAnsi="Times New Roman"/>
            <w:sz w:val="22"/>
            <w:szCs w:val="22"/>
          </w:rPr>
          <w:delText>s</w:delText>
        </w:r>
        <w:r w:rsidR="001650F4" w:rsidDel="00F26259">
          <w:rPr>
            <w:rFonts w:ascii="Times New Roman" w:hAnsi="Times New Roman"/>
            <w:sz w:val="22"/>
            <w:szCs w:val="22"/>
          </w:rPr>
          <w:delText xml:space="preserve"> of these two </w:delText>
        </w:r>
        <w:r w:rsidR="006A1273" w:rsidDel="00F26259">
          <w:rPr>
            <w:rFonts w:ascii="Times New Roman" w:hAnsi="Times New Roman"/>
            <w:sz w:val="22"/>
            <w:szCs w:val="22"/>
          </w:rPr>
          <w:delText>factors and</w:delText>
        </w:r>
        <w:r w:rsidR="001650F4" w:rsidDel="00F26259">
          <w:rPr>
            <w:rFonts w:ascii="Times New Roman" w:hAnsi="Times New Roman"/>
            <w:sz w:val="22"/>
            <w:szCs w:val="22"/>
          </w:rPr>
          <w:delText xml:space="preserve"> </w:delText>
        </w:r>
      </w:del>
      <w:commentRangeEnd w:id="273"/>
      <w:r w:rsidR="0009498F">
        <w:rPr>
          <w:rStyle w:val="CommentReference"/>
          <w:rFonts w:ascii="Times New Roman" w:hAnsi="Times New Roman" w:cs="Times New Roman"/>
          <w:color w:val="auto"/>
          <w14:textOutline w14:w="0" w14:cap="rnd" w14:cmpd="sng" w14:algn="ctr">
            <w14:noFill/>
            <w14:prstDash w14:val="solid"/>
            <w14:bevel/>
          </w14:textOutline>
        </w:rPr>
        <w:commentReference w:id="273"/>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xml:space="preserve">), and the covariance scalar </w:t>
      </w:r>
      <w:commentRangeStart w:id="275"/>
      <w:r w:rsidR="00E014A6">
        <w:rPr>
          <w:rFonts w:ascii="Times New Roman" w:hAnsi="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xml:space="preserve">) </w:t>
      </w:r>
      <w:commentRangeEnd w:id="275"/>
      <w:r w:rsidR="008611B0">
        <w:rPr>
          <w:rStyle w:val="CommentReference"/>
          <w:rFonts w:ascii="Times New Roman" w:hAnsi="Times New Roman" w:cs="Times New Roman"/>
          <w:color w:val="auto"/>
          <w14:textOutline w14:w="0" w14:cap="rnd" w14:cmpd="sng" w14:algn="ctr">
            <w14:noFill/>
            <w14:prstDash w14:val="solid"/>
            <w14:bevel/>
          </w14:textOutline>
        </w:rPr>
        <w:commentReference w:id="275"/>
      </w:r>
      <w:r w:rsidR="00E014A6">
        <w:rPr>
          <w:rFonts w:ascii="Times New Roman" w:hAnsi="Times New Roman"/>
          <w:sz w:val="22"/>
          <w:szCs w:val="22"/>
        </w:rPr>
        <w:t>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commentRangeStart w:id="276"/>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commentRangeEnd w:id="276"/>
      <w:r w:rsidR="003F515E">
        <w:rPr>
          <w:rStyle w:val="CommentReference"/>
        </w:rPr>
        <w:commentReference w:id="276"/>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76F9E5BE"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del w:id="277" w:author="JohannesBurge" w:date="2021-05-30T13:03:00Z">
        <w:r w:rsidR="003474F4" w:rsidDel="0069699F">
          <w:rPr>
            <w:rFonts w:ascii="Times New Roman" w:hAnsi="Times New Roman"/>
            <w:sz w:val="22"/>
            <w:szCs w:val="22"/>
          </w:rPr>
          <w:delText>Intuitively, p</w:delText>
        </w:r>
      </w:del>
      <w:ins w:id="278" w:author="JohannesBurge" w:date="2021-05-30T13:03:00Z">
        <w:r w:rsidR="0069699F">
          <w:rPr>
            <w:rFonts w:ascii="Times New Roman" w:hAnsi="Times New Roman"/>
            <w:sz w:val="22"/>
            <w:szCs w:val="22"/>
          </w:rPr>
          <w:t>P</w:t>
        </w:r>
      </w:ins>
      <w:r w:rsidR="003474F4">
        <w:rPr>
          <w:rFonts w:ascii="Times New Roman" w:hAnsi="Times New Roman"/>
          <w:sz w:val="22"/>
          <w:szCs w:val="22"/>
        </w:rPr>
        <w:t>erformance with no external variation (</w:t>
      </w:r>
      <w:commentRangeStart w:id="279"/>
      <w:r w:rsidR="003474F4">
        <w:rPr>
          <w:rFonts w:ascii="Times New Roman" w:hAnsi="Times New Roman"/>
          <w:sz w:val="22"/>
          <w:szCs w:val="22"/>
        </w:rPr>
        <w:t xml:space="preserve">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commentRangeEnd w:id="279"/>
      <w:r w:rsidR="00A94986">
        <w:rPr>
          <w:rStyle w:val="CommentReference"/>
          <w:rFonts w:ascii="Times New Roman" w:hAnsi="Times New Roman" w:cs="Times New Roman"/>
          <w:color w:val="auto"/>
          <w14:textOutline w14:w="0" w14:cap="rnd" w14:cmpd="sng" w14:algn="ctr">
            <w14:noFill/>
            <w14:prstDash w14:val="solid"/>
            <w14:bevel/>
          </w14:textOutline>
        </w:rPr>
        <w:commentReference w:id="279"/>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del w:id="280" w:author="JohannesBurge" w:date="2021-05-30T13:04:00Z">
        <w:r w:rsidR="007C20A8" w:rsidDel="00C55A88">
          <w:rPr>
            <w:rFonts w:ascii="Times New Roman" w:hAnsi="Times New Roman"/>
            <w:sz w:val="22"/>
            <w:szCs w:val="22"/>
          </w:rPr>
          <w:delText xml:space="preserve">double </w:delText>
        </w:r>
      </w:del>
      <w:ins w:id="281" w:author="JohannesBurge" w:date="2021-05-30T13:04:00Z">
        <w:r w:rsidR="00C55A88">
          <w:rPr>
            <w:rFonts w:ascii="Times New Roman" w:hAnsi="Times New Roman"/>
            <w:sz w:val="22"/>
            <w:szCs w:val="22"/>
          </w:rPr>
          <w:t>twice the threshold</w:t>
        </w:r>
      </w:ins>
      <w:del w:id="282" w:author="JohannesBurge" w:date="2021-05-30T13:04:00Z">
        <w:r w:rsidR="007C20A8" w:rsidDel="00C55A88">
          <w:rPr>
            <w:rFonts w:ascii="Times New Roman" w:hAnsi="Times New Roman"/>
            <w:sz w:val="22"/>
            <w:szCs w:val="22"/>
          </w:rPr>
          <w:delText xml:space="preserve">that </w:delText>
        </w:r>
        <w:r w:rsidR="004D321F" w:rsidDel="00C55A88">
          <w:rPr>
            <w:rFonts w:ascii="Times New Roman" w:hAnsi="Times New Roman"/>
            <w:sz w:val="22"/>
            <w:szCs w:val="22"/>
          </w:rPr>
          <w:delText>of threshold</w:delText>
        </w:r>
      </w:del>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del w:id="283" w:author="JohannesBurge" w:date="2021-05-30T13:04:00Z">
        <w:r w:rsidR="00A70D71" w:rsidDel="00347149">
          <w:rPr>
            <w:rFonts w:ascii="Times New Roman" w:hAnsi="Times New Roman"/>
            <w:sz w:val="22"/>
            <w:szCs w:val="22"/>
          </w:rPr>
          <w:delText>level</w:delText>
        </w:r>
        <w:r w:rsidR="0041078F" w:rsidDel="00347149">
          <w:rPr>
            <w:rFonts w:ascii="Times New Roman" w:hAnsi="Times New Roman"/>
            <w:sz w:val="22"/>
            <w:szCs w:val="22"/>
          </w:rPr>
          <w:delText xml:space="preserve"> </w:delText>
        </w:r>
        <w:r w:rsidR="003474F4" w:rsidDel="00347149">
          <w:rPr>
            <w:rFonts w:ascii="Times New Roman" w:hAnsi="Times New Roman"/>
            <w:sz w:val="22"/>
            <w:szCs w:val="22"/>
          </w:rPr>
          <w:delText xml:space="preserve">of the </w:delText>
        </w:r>
      </w:del>
      <w:ins w:id="284" w:author="JohannesBurge" w:date="2021-05-30T13:04:00Z">
        <w:r w:rsidR="00347149">
          <w:rPr>
            <w:rFonts w:ascii="Times New Roman" w:hAnsi="Times New Roman"/>
            <w:sz w:val="22"/>
            <w:szCs w:val="22"/>
          </w:rPr>
          <w:t xml:space="preserve">amount of </w:t>
        </w:r>
      </w:ins>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del w:id="285" w:author="JohannesBurge" w:date="2021-05-30T13:04:00Z">
        <w:r w:rsidR="00A70D71" w:rsidDel="00347149">
          <w:rPr>
            <w:rFonts w:ascii="Times New Roman" w:hAnsi="Times New Roman"/>
            <w:sz w:val="22"/>
            <w:szCs w:val="22"/>
          </w:rPr>
          <w:delText xml:space="preserve">level </w:delText>
        </w:r>
      </w:del>
      <w:ins w:id="286" w:author="JohannesBurge" w:date="2021-05-30T13:04:00Z">
        <w:r w:rsidR="00347149">
          <w:rPr>
            <w:rFonts w:ascii="Times New Roman" w:hAnsi="Times New Roman"/>
            <w:sz w:val="22"/>
            <w:szCs w:val="22"/>
          </w:rPr>
          <w:t xml:space="preserve">amount </w:t>
        </w:r>
      </w:ins>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245CE0E2"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xml:space="preserve">; </w:t>
      </w:r>
      <w:commentRangeStart w:id="287"/>
      <w:r w:rsidR="0043230F">
        <w:rPr>
          <w:rStyle w:val="None"/>
          <w:rFonts w:ascii="Times New Roman" w:hAnsi="Times New Roman"/>
          <w:sz w:val="22"/>
          <w:szCs w:val="22"/>
        </w:rPr>
        <w:t>LINRF</w:t>
      </w:r>
      <w:commentRangeEnd w:id="287"/>
      <w:r w:rsidR="007449EC">
        <w:rPr>
          <w:rStyle w:val="CommentReference"/>
          <w:rFonts w:ascii="Times New Roman" w:hAnsi="Times New Roman" w:cs="Times New Roman"/>
          <w:color w:val="auto"/>
          <w14:textOutline w14:w="0" w14:cap="rnd" w14:cmpd="sng" w14:algn="ctr">
            <w14:noFill/>
            <w14:prstDash w14:val="solid"/>
            <w14:bevel/>
          </w14:textOutline>
        </w:rPr>
        <w:commentReference w:id="287"/>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commentRangeStart w:id="288"/>
      <w:del w:id="289" w:author="JohannesBurge" w:date="2021-05-30T13:04:00Z">
        <w:r w:rsidR="007C190F" w:rsidDel="00983B35">
          <w:rPr>
            <w:rFonts w:ascii="Times New Roman" w:hAnsi="Times New Roman"/>
            <w:sz w:val="22"/>
            <w:szCs w:val="22"/>
          </w:rPr>
          <w:delText xml:space="preserve">LRV </w:delText>
        </w:r>
      </w:del>
      <w:ins w:id="290" w:author="JohannesBurge" w:date="2021-05-30T13:04:00Z">
        <w:r w:rsidR="00983B35">
          <w:rPr>
            <w:rFonts w:ascii="Times New Roman" w:hAnsi="Times New Roman"/>
            <w:sz w:val="22"/>
            <w:szCs w:val="22"/>
          </w:rPr>
          <w:t>LRF</w:t>
        </w:r>
        <w:commentRangeEnd w:id="288"/>
        <w:r w:rsidR="00983B35">
          <w:rPr>
            <w:rStyle w:val="CommentReference"/>
            <w:rFonts w:ascii="Times New Roman" w:hAnsi="Times New Roman" w:cs="Times New Roman"/>
            <w:color w:val="auto"/>
            <w14:textOutline w14:w="0" w14:cap="rnd" w14:cmpd="sng" w14:algn="ctr">
              <w14:noFill/>
              <w14:prstDash w14:val="solid"/>
              <w14:bevel/>
            </w14:textOutline>
          </w:rPr>
          <w:commentReference w:id="288"/>
        </w:r>
        <w:r w:rsidR="00983B35">
          <w:rPr>
            <w:rFonts w:ascii="Times New Roman" w:hAnsi="Times New Roman"/>
            <w:sz w:val="22"/>
            <w:szCs w:val="22"/>
          </w:rPr>
          <w:t xml:space="preserve"> </w:t>
        </w:r>
      </w:ins>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291"/>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commentRangeEnd w:id="291"/>
      <w:r w:rsidR="00867F72">
        <w:rPr>
          <w:rStyle w:val="CommentReference"/>
          <w:rFonts w:ascii="Times New Roman" w:hAnsi="Times New Roman" w:cs="Times New Roman"/>
          <w:color w:val="auto"/>
          <w14:textOutline w14:w="0" w14:cap="rnd" w14:cmpd="sng" w14:algn="ctr">
            <w14:noFill/>
            <w14:prstDash w14:val="solid"/>
            <w14:bevel/>
          </w14:textOutline>
        </w:rPr>
        <w:commentReference w:id="291"/>
      </w:r>
    </w:p>
    <w:p w14:paraId="6AFD664F" w14:textId="3B846EDF" w:rsidR="003474F4" w:rsidRDefault="003474F4" w:rsidP="00CC0064">
      <w:pPr>
        <w:pStyle w:val="Default"/>
        <w:spacing w:before="0"/>
        <w:rPr>
          <w:rFonts w:ascii="Times New Roman" w:hAnsi="Times New Roman"/>
          <w:sz w:val="22"/>
          <w:szCs w:val="22"/>
        </w:rPr>
      </w:pPr>
    </w:p>
    <w:p w14:paraId="629E2B30" w14:textId="27A02BAC"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commentRangeStart w:id="292"/>
      <w:r w:rsidR="007F1B18">
        <w:rPr>
          <w:rFonts w:ascii="Times New Roman" w:hAnsi="Times New Roman"/>
          <w:sz w:val="22"/>
          <w:szCs w:val="22"/>
        </w:rPr>
        <w:t>LINRF</w:t>
      </w:r>
      <w:r w:rsidR="001A287A">
        <w:rPr>
          <w:rFonts w:ascii="Times New Roman" w:hAnsi="Times New Roman"/>
          <w:sz w:val="22"/>
          <w:szCs w:val="22"/>
        </w:rPr>
        <w:t xml:space="preserve"> </w:t>
      </w:r>
      <w:commentRangeEnd w:id="292"/>
      <w:r w:rsidR="00EC3E58">
        <w:rPr>
          <w:rStyle w:val="CommentReference"/>
          <w:rFonts w:ascii="Times New Roman" w:hAnsi="Times New Roman" w:cs="Times New Roman"/>
          <w:color w:val="auto"/>
          <w14:textOutline w14:w="0" w14:cap="rnd" w14:cmpd="sng" w14:algn="ctr">
            <w14:noFill/>
            <w14:prstDash w14:val="solid"/>
            <w14:bevel/>
          </w14:textOutline>
        </w:rPr>
        <w:commentReference w:id="292"/>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ins w:id="293" w:author="JohannesBurge" w:date="2021-05-30T13:05:00Z">
        <w:r w:rsidR="00670BAD">
          <w:rPr>
            <w:rFonts w:ascii="Times New Roman" w:hAnsi="Times New Roman"/>
            <w:sz w:val="22"/>
            <w:szCs w:val="22"/>
          </w:rPr>
          <w:t xml:space="preserve">. </w:t>
        </w:r>
      </w:ins>
      <w:del w:id="294" w:author="JohannesBurge" w:date="2021-05-30T13:05:00Z">
        <w:r w:rsidDel="00670BAD">
          <w:rPr>
            <w:rFonts w:ascii="Times New Roman" w:hAnsi="Times New Roman"/>
            <w:sz w:val="22"/>
            <w:szCs w:val="22"/>
          </w:rPr>
          <w:delText>, although t</w:delText>
        </w:r>
      </w:del>
      <w:ins w:id="295" w:author="JohannesBurge" w:date="2021-05-30T13:05:00Z">
        <w:r w:rsidR="00670BAD">
          <w:rPr>
            <w:rFonts w:ascii="Times New Roman" w:hAnsi="Times New Roman"/>
            <w:sz w:val="22"/>
            <w:szCs w:val="22"/>
          </w:rPr>
          <w:t>T</w:t>
        </w:r>
      </w:ins>
      <w:r>
        <w:rPr>
          <w:rFonts w:ascii="Times New Roman" w:hAnsi="Times New Roman"/>
          <w:sz w:val="22"/>
          <w:szCs w:val="22"/>
        </w:rPr>
        <w:t xml:space="preserve">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ins w:id="296" w:author="JohannesBurge" w:date="2021-05-30T13:05:00Z">
        <w:r w:rsidR="009C0EDB">
          <w:rPr>
            <w:rFonts w:ascii="Times New Roman" w:hAnsi="Times New Roman"/>
            <w:sz w:val="22"/>
            <w:szCs w:val="22"/>
          </w:rPr>
          <w:t xml:space="preserve">enables us to </w:t>
        </w:r>
      </w:ins>
      <w:r>
        <w:rPr>
          <w:rFonts w:ascii="Times New Roman" w:hAnsi="Times New Roman"/>
          <w:sz w:val="22"/>
          <w:szCs w:val="22"/>
        </w:rPr>
        <w:t>account</w:t>
      </w:r>
      <w:del w:id="297" w:author="JohannesBurge" w:date="2021-05-30T13:05:00Z">
        <w:r w:rsidR="001A287A" w:rsidDel="009C0EDB">
          <w:rPr>
            <w:rFonts w:ascii="Times New Roman" w:hAnsi="Times New Roman"/>
            <w:sz w:val="22"/>
            <w:szCs w:val="22"/>
          </w:rPr>
          <w:delText>s</w:delText>
        </w:r>
      </w:del>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0F6965CA"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del w:id="298" w:author="JohannesBurge" w:date="2021-05-30T13:05:00Z">
        <w:r w:rsidR="00012289" w:rsidDel="00C55D99">
          <w:rPr>
            <w:rFonts w:ascii="Times New Roman" w:hAnsi="Times New Roman"/>
            <w:sz w:val="22"/>
            <w:szCs w:val="22"/>
          </w:rPr>
          <w:delText xml:space="preserve">our </w:delText>
        </w:r>
        <w:r w:rsidR="00012289" w:rsidDel="001323B9">
          <w:rPr>
            <w:rFonts w:ascii="Times New Roman" w:hAnsi="Times New Roman"/>
            <w:sz w:val="22"/>
            <w:szCs w:val="22"/>
          </w:rPr>
          <w:delText>task, in the stim</w:delText>
        </w:r>
        <w:r w:rsidR="00A021C0" w:rsidDel="001323B9">
          <w:rPr>
            <w:rFonts w:ascii="Times New Roman" w:hAnsi="Times New Roman"/>
            <w:sz w:val="22"/>
            <w:szCs w:val="22"/>
          </w:rPr>
          <w:delText xml:space="preserve"> </w:delText>
        </w:r>
        <w:r w:rsidR="008323E6" w:rsidDel="001323B9">
          <w:rPr>
            <w:rFonts w:ascii="Times New Roman" w:hAnsi="Times New Roman"/>
            <w:sz w:val="22"/>
            <w:szCs w:val="22"/>
          </w:rPr>
          <w:delText xml:space="preserve">of </w:delText>
        </w:r>
      </w:del>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del w:id="299" w:author="JohannesBurge" w:date="2021-05-30T13:06:00Z">
        <w:r w:rsidR="00012289" w:rsidDel="005A145F">
          <w:rPr>
            <w:rFonts w:ascii="Times New Roman" w:hAnsi="Times New Roman"/>
            <w:sz w:val="22"/>
            <w:szCs w:val="22"/>
          </w:rPr>
          <w:delText xml:space="preserve">provides </w:delText>
        </w:r>
      </w:del>
      <w:ins w:id="300" w:author="JohannesBurge" w:date="2021-05-30T13:06:00Z">
        <w:r w:rsidR="005A145F">
          <w:rPr>
            <w:rFonts w:ascii="Times New Roman" w:hAnsi="Times New Roman"/>
            <w:sz w:val="22"/>
            <w:szCs w:val="22"/>
          </w:rPr>
          <w:t xml:space="preserve">plots </w:t>
        </w:r>
      </w:ins>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C85E3F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w:t>
      </w:r>
      <w:commentRangeStart w:id="301"/>
      <w:r w:rsidR="00A94B1E">
        <w:rPr>
          <w:rFonts w:ascii="Times New Roman" w:hAnsi="Times New Roman"/>
          <w:sz w:val="22"/>
          <w:szCs w:val="22"/>
        </w:rPr>
        <w:t>;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commentRangeEnd w:id="301"/>
      <w:r w:rsidR="00727FFB">
        <w:rPr>
          <w:rStyle w:val="CommentReference"/>
          <w:rFonts w:ascii="Times New Roman" w:hAnsi="Times New Roman" w:cs="Times New Roman"/>
          <w:color w:val="auto"/>
          <w14:textOutline w14:w="0" w14:cap="rnd" w14:cmpd="sng" w14:algn="ctr">
            <w14:noFill/>
            <w14:prstDash w14:val="solid"/>
            <w14:bevel/>
          </w14:textOutline>
        </w:rPr>
        <w:commentReference w:id="301"/>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5514DBA"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LINRF model, presumably because the latter </w:t>
      </w:r>
      <w:ins w:id="302" w:author="JohannesBurge" w:date="2021-05-30T13:06:00Z">
        <w:r w:rsidR="00C90E59">
          <w:rPr>
            <w:rFonts w:ascii="Times New Roman" w:hAnsi="Times New Roman"/>
            <w:sz w:val="22"/>
            <w:szCs w:val="22"/>
          </w:rPr>
          <w:t>incorporates the constraint that the surface reflectance v</w:t>
        </w:r>
        <w:commentRangeStart w:id="303"/>
        <w:r w:rsidR="00C90E59">
          <w:rPr>
            <w:rFonts w:ascii="Times New Roman" w:hAnsi="Times New Roman"/>
            <w:sz w:val="22"/>
            <w:szCs w:val="22"/>
          </w:rPr>
          <w:t>alues at each wavelength are physically realizable (i.e. surface reflectances lie between 0 and 1)</w:t>
        </w:r>
      </w:ins>
      <w:del w:id="304" w:author="JohannesBurge" w:date="2021-05-30T13:06:00Z">
        <w:r w:rsidR="00833769" w:rsidDel="00C90E59">
          <w:rPr>
            <w:rFonts w:ascii="Times New Roman" w:hAnsi="Times New Roman"/>
            <w:sz w:val="22"/>
            <w:szCs w:val="22"/>
          </w:rPr>
          <w:delText>takes into account the truncation implemented in the Gaussian</w:delText>
        </w:r>
        <w:r w:rsidDel="00C90E59">
          <w:rPr>
            <w:rFonts w:ascii="Times New Roman" w:hAnsi="Times New Roman"/>
            <w:sz w:val="22"/>
            <w:szCs w:val="22"/>
          </w:rPr>
          <w:delText xml:space="preserve"> </w:delText>
        </w:r>
        <w:r w:rsidR="00833769" w:rsidDel="00C90E59">
          <w:rPr>
            <w:rFonts w:ascii="Times New Roman" w:hAnsi="Times New Roman"/>
            <w:sz w:val="22"/>
            <w:szCs w:val="22"/>
          </w:rPr>
          <w:delText>model of natural surface reflectance variation</w:delText>
        </w:r>
      </w:del>
      <w:r w:rsidR="00833769">
        <w:rPr>
          <w:rFonts w:ascii="Times New Roman" w:hAnsi="Times New Roman"/>
          <w:sz w:val="22"/>
          <w:szCs w:val="22"/>
        </w:rPr>
        <w:t>.</w:t>
      </w:r>
      <w:commentRangeEnd w:id="303"/>
      <w:r w:rsidR="008F17E1">
        <w:rPr>
          <w:rStyle w:val="CommentReference"/>
          <w:rFonts w:ascii="Times New Roman" w:hAnsi="Times New Roman" w:cs="Times New Roman"/>
          <w:color w:val="auto"/>
          <w14:textOutline w14:w="0" w14:cap="rnd" w14:cmpd="sng" w14:algn="ctr">
            <w14:noFill/>
            <w14:prstDash w14:val="solid"/>
            <w14:bevel/>
          </w14:textOutline>
        </w:rPr>
        <w:commentReference w:id="303"/>
      </w:r>
      <w:r w:rsidR="00833769">
        <w:rPr>
          <w:rFonts w:ascii="Times New Roman" w:hAnsi="Times New Roman"/>
          <w:sz w:val="22"/>
          <w:szCs w:val="22"/>
        </w:rPr>
        <w:t xml:space="preserve">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commentRangeStart w:id="305"/>
      <w:commentRangeEnd w:id="305"/>
      <w:ins w:id="306" w:author="JohannesBurge" w:date="2021-05-30T13:08:00Z">
        <w:r w:rsidR="003F71D1">
          <w:rPr>
            <w:rStyle w:val="CommentReference"/>
            <w:rFonts w:ascii="Times New Roman" w:hAnsi="Times New Roman" w:cs="Times New Roman"/>
            <w:color w:val="auto"/>
            <w14:textOutline w14:w="0" w14:cap="rnd" w14:cmpd="sng" w14:algn="ctr">
              <w14:noFill/>
              <w14:prstDash w14:val="solid"/>
              <w14:bevel/>
            </w14:textOutline>
          </w:rPr>
          <w:commentReference w:id="305"/>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ins>
      <w:del w:id="307" w:author="JohannesBurge" w:date="2021-05-30T13:08:00Z">
        <w:r w:rsidR="00833769" w:rsidDel="003F71D1">
          <w:rPr>
            <w:rFonts w:ascii="Times New Roman" w:hAnsi="Times New Roman"/>
            <w:sz w:val="22"/>
            <w:szCs w:val="22"/>
          </w:rPr>
          <w:delText xml:space="preserve">that </w:delText>
        </w:r>
        <w:r w:rsidR="00F949EA" w:rsidDel="003F71D1">
          <w:rPr>
            <w:rFonts w:ascii="Times New Roman" w:hAnsi="Times New Roman"/>
            <w:sz w:val="22"/>
            <w:szCs w:val="22"/>
          </w:rPr>
          <w:delText xml:space="preserve">as measured by our paradigm, </w:delText>
        </w:r>
        <w:r w:rsidR="00833769" w:rsidDel="003F71D1">
          <w:rPr>
            <w:rFonts w:ascii="Times New Roman" w:hAnsi="Times New Roman"/>
            <w:sz w:val="22"/>
            <w:szCs w:val="22"/>
          </w:rPr>
          <w:delText xml:space="preserve">the visual systems stabilization of </w:delText>
        </w:r>
        <w:r w:rsidR="00F949EA" w:rsidDel="003F71D1">
          <w:rPr>
            <w:rFonts w:ascii="Times New Roman" w:hAnsi="Times New Roman"/>
            <w:sz w:val="22"/>
            <w:szCs w:val="22"/>
          </w:rPr>
          <w:delText xml:space="preserve">its lightness variation against variation in background surface reflectance </w:delText>
        </w:r>
        <w:r w:rsidR="000566F6" w:rsidDel="003F71D1">
          <w:rPr>
            <w:rFonts w:ascii="Times New Roman" w:hAnsi="Times New Roman"/>
            <w:sz w:val="22"/>
            <w:szCs w:val="22"/>
          </w:rPr>
          <w:delText xml:space="preserve">is </w:delText>
        </w:r>
        <w:r w:rsidR="00F949EA" w:rsidDel="003F71D1">
          <w:rPr>
            <w:rFonts w:ascii="Times New Roman" w:hAnsi="Times New Roman"/>
            <w:sz w:val="22"/>
            <w:szCs w:val="22"/>
          </w:rPr>
          <w:delText xml:space="preserve">within a factor of two of the limits imposed by the intrinsic precision of that representation. </w:delText>
        </w:r>
      </w:del>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9B0A84D" w:rsidR="00151AF7" w:rsidRDefault="00E6746C" w:rsidP="005C0EFF">
      <w:pPr>
        <w:pStyle w:val="Default"/>
        <w:spacing w:before="0"/>
        <w:rPr>
          <w:ins w:id="308" w:author="Brainard, David H" w:date="2021-05-08T13:49:00Z"/>
          <w:rFonts w:ascii="Times New Roman" w:hAnsi="Times New Roman"/>
          <w:b/>
          <w:bCs/>
          <w:sz w:val="22"/>
          <w:szCs w:val="22"/>
        </w:rPr>
      </w:pPr>
      <w:r>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7B79C973"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w:t>
      </w:r>
      <w:del w:id="309" w:author="JohannesBurge" w:date="2021-05-30T13:08:00Z">
        <w:r w:rsidR="00943998" w:rsidDel="00B61443">
          <w:rPr>
            <w:sz w:val="22"/>
            <w:szCs w:val="22"/>
          </w:rPr>
          <w:delText xml:space="preserve">objective </w:delText>
        </w:r>
      </w:del>
      <w:r w:rsidR="00943998">
        <w:rPr>
          <w:sz w:val="22"/>
          <w:szCs w:val="22"/>
        </w:rPr>
        <w:t xml:space="preserve">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del w:id="310" w:author="Brainard, David H" w:date="2021-05-08T13:54:00Z">
        <w:r w:rsidR="00A102B8" w:rsidDel="001F740C">
          <w:rPr>
            <w:sz w:val="22"/>
            <w:szCs w:val="22"/>
          </w:rPr>
          <w:delText>graphically rendered</w:delText>
        </w:r>
        <w:r w:rsidR="00F81BDF" w:rsidDel="001F740C">
          <w:rPr>
            <w:sz w:val="22"/>
            <w:szCs w:val="22"/>
          </w:rPr>
          <w:delText xml:space="preserve"> </w:delText>
        </w:r>
      </w:del>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ins w:id="311" w:author="Brainard, David H" w:date="2021-05-08T13:54:00Z">
        <w:r w:rsidR="001F740C">
          <w:rPr>
            <w:sz w:val="22"/>
            <w:szCs w:val="22"/>
          </w:rPr>
          <w:t xml:space="preserve"> rendered using computer graphics</w:t>
        </w:r>
      </w:ins>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del w:id="312" w:author="Brainard, David H" w:date="2021-05-08T10:19:00Z">
        <w:r w:rsidR="008E1078" w:rsidRPr="000E3DCD" w:rsidDel="00170371">
          <w:rPr>
            <w:sz w:val="22"/>
            <w:szCs w:val="22"/>
          </w:rPr>
          <w:delText xml:space="preserve">color </w:delText>
        </w:r>
      </w:del>
      <w:ins w:id="313" w:author="JohannesBurge" w:date="2021-05-30T13:09:00Z">
        <w:r w:rsidR="00B61443">
          <w:rPr>
            <w:sz w:val="22"/>
            <w:szCs w:val="22"/>
          </w:rPr>
          <w:t xml:space="preserve">surface </w:t>
        </w:r>
      </w:ins>
      <w:ins w:id="314"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 xml:space="preserve">of </w:t>
      </w:r>
      <w:ins w:id="315" w:author="Brainard, David H" w:date="2021-05-08T10:19:00Z">
        <w:del w:id="316" w:author="JohannesBurge" w:date="2021-05-30T13:09:00Z">
          <w:r w:rsidR="00170371" w:rsidDel="00B61443">
            <w:rPr>
              <w:sz w:val="22"/>
              <w:szCs w:val="22"/>
            </w:rPr>
            <w:delText xml:space="preserve">the </w:delText>
          </w:r>
        </w:del>
      </w:ins>
      <w:r w:rsidR="008E1078" w:rsidRPr="000E3DCD">
        <w:rPr>
          <w:sz w:val="22"/>
          <w:szCs w:val="22"/>
        </w:rPr>
        <w:t xml:space="preserve">background objects is small, </w:t>
      </w:r>
      <w:del w:id="317" w:author="JohannesBurge" w:date="2021-05-30T13:09:00Z">
        <w:r w:rsidR="008E1078" w:rsidRPr="000E3DCD" w:rsidDel="006610BB">
          <w:rPr>
            <w:sz w:val="22"/>
            <w:szCs w:val="22"/>
          </w:rPr>
          <w:delText xml:space="preserve">the </w:delText>
        </w:r>
      </w:del>
      <w:r w:rsidR="008E1078" w:rsidRPr="000E3DCD">
        <w:rPr>
          <w:sz w:val="22"/>
          <w:szCs w:val="22"/>
        </w:rPr>
        <w:t xml:space="preserve">discrimination thresholds are nearly constant. In this regime, performance </w:t>
      </w:r>
      <w:del w:id="318" w:author="JohannesBurge" w:date="2021-05-30T13:09:00Z">
        <w:r w:rsidR="008E1078" w:rsidRPr="000E3DCD" w:rsidDel="006610BB">
          <w:rPr>
            <w:sz w:val="22"/>
            <w:szCs w:val="22"/>
          </w:rPr>
          <w:delText xml:space="preserve">depends </w:delText>
        </w:r>
      </w:del>
      <w:ins w:id="319" w:author="JohannesBurge" w:date="2021-05-30T13:09:00Z">
        <w:r w:rsidR="006610BB">
          <w:rPr>
            <w:sz w:val="22"/>
            <w:szCs w:val="22"/>
          </w:rPr>
          <w:t xml:space="preserve">is limited </w:t>
        </w:r>
      </w:ins>
      <w:r w:rsidR="008E1078" w:rsidRPr="000E3DCD">
        <w:rPr>
          <w:sz w:val="22"/>
          <w:szCs w:val="22"/>
        </w:rPr>
        <w:t xml:space="preserve">primarily </w:t>
      </w:r>
      <w:del w:id="320" w:author="JohannesBurge" w:date="2021-05-30T13:09:00Z">
        <w:r w:rsidR="008E1078" w:rsidRPr="000E3DCD" w:rsidDel="00E85295">
          <w:rPr>
            <w:sz w:val="22"/>
            <w:szCs w:val="22"/>
          </w:rPr>
          <w:delText xml:space="preserve">on </w:delText>
        </w:r>
      </w:del>
      <w:ins w:id="321" w:author="JohannesBurge" w:date="2021-05-30T13:09:00Z">
        <w:r w:rsidR="00E85295">
          <w:rPr>
            <w:sz w:val="22"/>
            <w:szCs w:val="22"/>
          </w:rPr>
          <w:t xml:space="preserve">by </w:t>
        </w:r>
      </w:ins>
      <w:del w:id="322" w:author="JohannesBurge" w:date="2021-05-30T13:10:00Z">
        <w:r w:rsidR="008E1078" w:rsidRPr="000E3DCD" w:rsidDel="00725A83">
          <w:rPr>
            <w:sz w:val="22"/>
            <w:szCs w:val="22"/>
          </w:rPr>
          <w:delText xml:space="preserve">the </w:delText>
        </w:r>
      </w:del>
      <w:r w:rsidR="008E1078" w:rsidRPr="000E3DCD">
        <w:rPr>
          <w:sz w:val="22"/>
          <w:szCs w:val="22"/>
        </w:rPr>
        <w:t>internal noise</w:t>
      </w:r>
      <w:del w:id="323" w:author="JohannesBurge" w:date="2021-05-30T13:10:00Z">
        <w:r w:rsidR="008E1078" w:rsidRPr="000E3DCD" w:rsidDel="00AE63C3">
          <w:rPr>
            <w:sz w:val="22"/>
            <w:szCs w:val="22"/>
          </w:rPr>
          <w:delText xml:space="preserve"> of the observer</w:delText>
        </w:r>
      </w:del>
      <w:r w:rsidR="008E1078" w:rsidRPr="000E3DCD">
        <w:rPr>
          <w:sz w:val="22"/>
          <w:szCs w:val="22"/>
        </w:rPr>
        <w:t xml:space="preserve">. As the amount of background </w:t>
      </w:r>
      <w:del w:id="324" w:author="Brainard, David H" w:date="2021-05-08T10:19:00Z">
        <w:r w:rsidR="008E1078" w:rsidRPr="000E3DCD" w:rsidDel="00170371">
          <w:rPr>
            <w:sz w:val="22"/>
            <w:szCs w:val="22"/>
          </w:rPr>
          <w:delText xml:space="preserve">color </w:delText>
        </w:r>
      </w:del>
      <w:ins w:id="325"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variation increases, the effect of external variation</w:t>
      </w:r>
      <w:del w:id="326" w:author="JohannesBurge" w:date="2021-05-30T13:10:00Z">
        <w:r w:rsidR="008E1078" w:rsidRPr="000E3DCD" w:rsidDel="00BB5A11">
          <w:rPr>
            <w:sz w:val="22"/>
            <w:szCs w:val="22"/>
          </w:rPr>
          <w:delText xml:space="preserve"> in the stimuli on observers’ representation of object lightness</w:delText>
        </w:r>
      </w:del>
      <w:r w:rsidR="008E1078" w:rsidRPr="000E3DCD">
        <w:rPr>
          <w:sz w:val="22"/>
          <w:szCs w:val="22"/>
        </w:rPr>
        <w:t xml:space="preserve">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commentRangeStart w:id="327"/>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commentRangeEnd w:id="327"/>
      <w:r w:rsidR="006F1859">
        <w:rPr>
          <w:rStyle w:val="CommentReference"/>
        </w:rPr>
        <w:commentReference w:id="327"/>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del w:id="328" w:author="Brainard, David H" w:date="2021-05-08T13:56:00Z">
        <w:r w:rsidR="00E0112B" w:rsidRPr="00824D6E" w:rsidDel="001F740C">
          <w:rPr>
            <w:sz w:val="22"/>
            <w:szCs w:val="22"/>
          </w:rPr>
          <w:delText xml:space="preserve">images </w:delText>
        </w:r>
      </w:del>
      <w:ins w:id="329" w:author="Brainard, David H" w:date="2021-05-08T13:56:00Z">
        <w:r w:rsidR="001F740C">
          <w:rPr>
            <w:sz w:val="22"/>
            <w:szCs w:val="22"/>
          </w:rPr>
          <w:t>scenes</w:t>
        </w:r>
        <w:r w:rsidR="001F740C" w:rsidRPr="00824D6E">
          <w:rPr>
            <w:sz w:val="22"/>
            <w:szCs w:val="22"/>
          </w:rPr>
          <w:t xml:space="preserve"> </w:t>
        </w:r>
      </w:ins>
      <w:r w:rsidR="00E0112B" w:rsidRPr="00824D6E">
        <w:rPr>
          <w:sz w:val="22"/>
          <w:szCs w:val="22"/>
        </w:rPr>
        <w:t xml:space="preserve">is within a factor of two of the intrinsic precision of the lightness </w:t>
      </w:r>
      <w:r w:rsidR="00E0112B" w:rsidRPr="00824D6E">
        <w:rPr>
          <w:sz w:val="22"/>
          <w:szCs w:val="22"/>
        </w:rPr>
        <w:lastRenderedPageBreak/>
        <w:t xml:space="preserve">representation. </w:t>
      </w:r>
      <w:r w:rsidR="004A28F2" w:rsidRPr="00824D6E">
        <w:rPr>
          <w:sz w:val="22"/>
          <w:szCs w:val="22"/>
        </w:rPr>
        <w:t>More generally, our work provides a method to quantify</w:t>
      </w:r>
      <w:r w:rsidR="004A28F2" w:rsidRPr="000E3DCD">
        <w:rPr>
          <w:sz w:val="22"/>
          <w:szCs w:val="22"/>
        </w:rPr>
        <w:t xml:space="preserve"> the effect of variation</w:t>
      </w:r>
      <w:del w:id="330" w:author="JohannesBurge" w:date="2021-05-30T13:11:00Z">
        <w:r w:rsidR="004A28F2" w:rsidRPr="000E3DCD" w:rsidDel="00D76012">
          <w:rPr>
            <w:sz w:val="22"/>
            <w:szCs w:val="22"/>
          </w:rPr>
          <w:delText>s</w:delText>
        </w:r>
      </w:del>
      <w:r w:rsidR="004A28F2" w:rsidRPr="000E3DCD">
        <w:rPr>
          <w:sz w:val="22"/>
          <w:szCs w:val="22"/>
        </w:rPr>
        <w:t xml:space="preserve"> in task-irrelevant properties on the perception of task-relevant property</w:t>
      </w:r>
      <w:r w:rsidR="004A28F2" w:rsidRPr="004A28F2">
        <w:rPr>
          <w:sz w:val="22"/>
          <w:szCs w:val="22"/>
        </w:rPr>
        <w:t xml:space="preserve">. </w:t>
      </w:r>
      <w:del w:id="331" w:author="JohannesBurge" w:date="2021-05-30T13:11:00Z">
        <w:r w:rsidR="00E0112B" w:rsidRPr="004A28F2" w:rsidDel="006F0A24">
          <w:rPr>
            <w:sz w:val="22"/>
            <w:szCs w:val="22"/>
          </w:rPr>
          <w:delText>Below we discuss some aspects of our approach and findings.</w:delText>
        </w:r>
      </w:del>
    </w:p>
    <w:p w14:paraId="18BFD12A" w14:textId="7B7535A1" w:rsidR="00DE7F41" w:rsidRDefault="00DE7F41" w:rsidP="000E3DCD">
      <w:pPr>
        <w:rPr>
          <w:sz w:val="22"/>
          <w:szCs w:val="22"/>
        </w:rPr>
      </w:pPr>
    </w:p>
    <w:p w14:paraId="5A9755A0" w14:textId="28D3713C"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w:t>
      </w:r>
      <w:del w:id="332" w:author="JohannesBurge" w:date="2021-05-30T13:11:00Z">
        <w:r w:rsidR="00FE371A" w:rsidDel="003A57B9">
          <w:rPr>
            <w:sz w:val="22"/>
            <w:szCs w:val="22"/>
          </w:rPr>
          <w:delText xml:space="preserve">thus </w:delText>
        </w:r>
      </w:del>
      <w:r w:rsidR="00FE371A">
        <w:rPr>
          <w:sz w:val="22"/>
          <w:szCs w:val="22"/>
        </w:rPr>
        <w:t>focus</w:t>
      </w:r>
      <w:ins w:id="333" w:author="JohannesBurge" w:date="2021-05-30T13:11:00Z">
        <w:r w:rsidR="00454ABB">
          <w:rPr>
            <w:sz w:val="22"/>
            <w:szCs w:val="22"/>
          </w:rPr>
          <w:t>ed</w:t>
        </w:r>
      </w:ins>
      <w:r w:rsidR="00FE371A">
        <w:rPr>
          <w:sz w:val="22"/>
          <w:szCs w:val="22"/>
        </w:rPr>
        <w:t xml:space="preserve"> on effects of </w:t>
      </w:r>
      <w:del w:id="334" w:author="JohannesBurge" w:date="2021-05-30T13:11:00Z">
        <w:r w:rsidR="00FE371A" w:rsidDel="00775B80">
          <w:rPr>
            <w:sz w:val="22"/>
            <w:szCs w:val="22"/>
          </w:rPr>
          <w:delText xml:space="preserve">the </w:delText>
        </w:r>
      </w:del>
      <w:r w:rsidR="00FE371A">
        <w:rPr>
          <w:sz w:val="22"/>
          <w:szCs w:val="22"/>
        </w:rPr>
        <w:t>background</w:t>
      </w:r>
      <w:ins w:id="335" w:author="JohannesBurge" w:date="2021-05-30T13:11:00Z">
        <w:r w:rsidR="00775B80">
          <w:rPr>
            <w:sz w:val="22"/>
            <w:szCs w:val="22"/>
          </w:rPr>
          <w:t xml:space="preserve"> variation</w:t>
        </w:r>
      </w:ins>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del w:id="336" w:author="JohannesBurge" w:date="2021-05-30T13:12:00Z">
        <w:r w:rsidR="00761DF0" w:rsidDel="00BE7179">
          <w:rPr>
            <w:sz w:val="22"/>
            <w:szCs w:val="22"/>
          </w:rPr>
          <w:delText>, and e</w:delText>
        </w:r>
      </w:del>
      <w:ins w:id="337" w:author="JohannesBurge" w:date="2021-05-30T13:12:00Z">
        <w:r w:rsidR="00BE7179">
          <w:rPr>
            <w:sz w:val="22"/>
            <w:szCs w:val="22"/>
          </w:rPr>
          <w:t>. E</w:t>
        </w:r>
      </w:ins>
      <w:r w:rsidR="00761DF0">
        <w:rPr>
          <w:sz w:val="22"/>
          <w:szCs w:val="22"/>
        </w:rPr>
        <w:t xml:space="preserve">xtending the work to larger patches is </w:t>
      </w:r>
      <w:del w:id="338" w:author="JohannesBurge" w:date="2021-05-30T13:12:00Z">
        <w:r w:rsidR="00761DF0" w:rsidDel="00612795">
          <w:rPr>
            <w:sz w:val="22"/>
            <w:szCs w:val="22"/>
          </w:rPr>
          <w:delText xml:space="preserve">natural </w:delText>
        </w:r>
      </w:del>
      <w:ins w:id="339" w:author="JohannesBurge" w:date="2021-05-30T13:12:00Z">
        <w:r w:rsidR="00612795">
          <w:rPr>
            <w:sz w:val="22"/>
            <w:szCs w:val="22"/>
          </w:rPr>
          <w:t>an obvious next step</w:t>
        </w:r>
      </w:ins>
      <w:del w:id="340" w:author="JohannesBurge" w:date="2021-05-30T13:12:00Z">
        <w:r w:rsidR="00761DF0" w:rsidDel="00612795">
          <w:rPr>
            <w:sz w:val="22"/>
            <w:szCs w:val="22"/>
          </w:rPr>
          <w:delText>direction</w:delText>
        </w:r>
      </w:del>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ins w:id="341" w:author="Brainard, David H" w:date="2021-05-08T13:56:00Z">
        <w:r w:rsidR="001F740C">
          <w:rPr>
            <w:sz w:val="22"/>
            <w:szCs w:val="22"/>
          </w:rPr>
          <w:t>s</w:t>
        </w:r>
      </w:ins>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chromatically-defined </w:t>
      </w:r>
      <w:ins w:id="342" w:author="Brainard, David H" w:date="2021-05-08T13:57:00Z">
        <w:r w:rsidR="001F740C">
          <w:rPr>
            <w:sz w:val="22"/>
            <w:szCs w:val="22"/>
          </w:rPr>
          <w:t xml:space="preserve">contrast </w:t>
        </w:r>
      </w:ins>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09C3DC57" w:rsidR="00E530A3" w:rsidRPr="006005A9" w:rsidRDefault="00E530A3" w:rsidP="005C0EFF">
      <w:pPr>
        <w:pStyle w:val="Default"/>
        <w:spacing w:before="0"/>
        <w:rPr>
          <w:rFonts w:ascii="Times New Roman" w:hAnsi="Times New Roman"/>
          <w:sz w:val="22"/>
          <w:szCs w:val="22"/>
        </w:rPr>
      </w:pPr>
      <w:commentRangeStart w:id="343"/>
      <w:r w:rsidRPr="00E530A3">
        <w:rPr>
          <w:rFonts w:ascii="Times New Roman" w:hAnsi="Times New Roman"/>
          <w:i/>
          <w:iCs/>
          <w:sz w:val="22"/>
          <w:szCs w:val="22"/>
        </w:rPr>
        <w:t xml:space="preserve">Link between thresholds and </w:t>
      </w:r>
      <w:del w:id="344" w:author="JohannesBurge" w:date="2021-05-30T13:12:00Z">
        <w:r w:rsidRPr="00E530A3" w:rsidDel="005231BE">
          <w:rPr>
            <w:rFonts w:ascii="Times New Roman" w:hAnsi="Times New Roman"/>
            <w:i/>
            <w:iCs/>
            <w:sz w:val="22"/>
            <w:szCs w:val="22"/>
          </w:rPr>
          <w:delText>appearance</w:delText>
        </w:r>
        <w:commentRangeEnd w:id="343"/>
        <w:r w:rsidR="008027BC" w:rsidDel="005231BE">
          <w:rPr>
            <w:rStyle w:val="CommentReference"/>
            <w:rFonts w:ascii="Times New Roman" w:hAnsi="Times New Roman" w:cs="Times New Roman"/>
            <w:color w:val="auto"/>
            <w14:textOutline w14:w="0" w14:cap="rnd" w14:cmpd="sng" w14:algn="ctr">
              <w14:noFill/>
              <w14:prstDash w14:val="solid"/>
              <w14:bevel/>
            </w14:textOutline>
          </w:rPr>
          <w:commentReference w:id="343"/>
        </w:r>
      </w:del>
      <w:ins w:id="345" w:author="JohannesBurge" w:date="2021-05-30T13:12:00Z">
        <w:r w:rsidR="005231BE">
          <w:rPr>
            <w:rFonts w:ascii="Times New Roman" w:hAnsi="Times New Roman"/>
            <w:i/>
            <w:iCs/>
            <w:sz w:val="22"/>
            <w:szCs w:val="22"/>
          </w:rPr>
          <w:t>estimates</w:t>
        </w:r>
      </w:ins>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del w:id="346" w:author="JohannesBurge" w:date="2021-05-30T13:12:00Z">
        <w:r w:rsidR="006005A9" w:rsidDel="0021747A">
          <w:rPr>
            <w:rFonts w:ascii="Times New Roman" w:hAnsi="Times New Roman"/>
            <w:sz w:val="22"/>
            <w:szCs w:val="22"/>
          </w:rPr>
          <w:delText xml:space="preserve">here </w:delText>
        </w:r>
      </w:del>
      <w:ins w:id="347" w:author="JohannesBurge" w:date="2021-05-30T13:12:00Z">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ins>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del w:id="348" w:author="JohannesBurge" w:date="2021-05-30T13:12:00Z">
        <w:r w:rsidR="006005A9" w:rsidDel="00CA145F">
          <w:rPr>
            <w:rFonts w:ascii="Times New Roman" w:hAnsi="Times New Roman"/>
            <w:sz w:val="22"/>
            <w:szCs w:val="22"/>
          </w:rPr>
          <w:delText xml:space="preserve">here </w:delText>
        </w:r>
      </w:del>
      <w:ins w:id="349" w:author="JohannesBurge" w:date="2021-05-30T13:12:00Z">
        <w:r w:rsidR="00CA145F">
          <w:rPr>
            <w:rFonts w:ascii="Times New Roman" w:hAnsi="Times New Roman"/>
            <w:sz w:val="22"/>
            <w:szCs w:val="22"/>
          </w:rPr>
          <w:t xml:space="preserve">e.g., </w:t>
        </w:r>
      </w:ins>
      <w:del w:id="350" w:author="JohannesBurge" w:date="2021-05-30T13:12:00Z">
        <w:r w:rsidR="006005A9" w:rsidDel="00CA145F">
          <w:rPr>
            <w:rFonts w:ascii="Times New Roman" w:hAnsi="Times New Roman"/>
            <w:sz w:val="22"/>
            <w:szCs w:val="22"/>
          </w:rPr>
          <w:delText xml:space="preserve">the </w:delText>
        </w:r>
      </w:del>
      <w:del w:id="351" w:author="JohannesBurge" w:date="2021-05-30T13:13:00Z">
        <w:r w:rsidR="006005A9" w:rsidDel="00CA145F">
          <w:rPr>
            <w:rFonts w:ascii="Times New Roman" w:hAnsi="Times New Roman"/>
            <w:sz w:val="22"/>
            <w:szCs w:val="22"/>
          </w:rPr>
          <w:delText>reflectance of the background surfaces</w:delText>
        </w:r>
      </w:del>
      <w:ins w:id="352" w:author="JohannesBurge" w:date="2021-05-30T13:13:00Z">
        <w:r w:rsidR="00CA145F">
          <w:rPr>
            <w:rFonts w:ascii="Times New Roman" w:hAnsi="Times New Roman"/>
            <w:sz w:val="22"/>
            <w:szCs w:val="22"/>
          </w:rPr>
          <w:t>background surface reflectance</w:t>
        </w:r>
      </w:ins>
      <w:r w:rsidR="006005A9">
        <w:rPr>
          <w:rFonts w:ascii="Times New Roman" w:hAnsi="Times New Roman"/>
          <w:sz w:val="22"/>
          <w:szCs w:val="22"/>
        </w:rPr>
        <w:t>) elevate</w:t>
      </w:r>
      <w:ins w:id="353" w:author="Brainard, David H" w:date="2021-05-08T13:58:00Z">
        <w:r w:rsidR="001F740C">
          <w:rPr>
            <w:rFonts w:ascii="Times New Roman" w:hAnsi="Times New Roman"/>
            <w:sz w:val="22"/>
            <w:szCs w:val="22"/>
          </w:rPr>
          <w:t xml:space="preserve">s </w:t>
        </w:r>
      </w:ins>
      <w:del w:id="354" w:author="Brainard, David H" w:date="2021-05-08T13:58:00Z">
        <w:r w:rsidR="006005A9" w:rsidDel="001F740C">
          <w:rPr>
            <w:rFonts w:ascii="Times New Roman" w:hAnsi="Times New Roman"/>
            <w:sz w:val="22"/>
            <w:szCs w:val="22"/>
          </w:rPr>
          <w:delText xml:space="preserve"> </w:delText>
        </w:r>
      </w:del>
      <w:r w:rsidR="006005A9">
        <w:rPr>
          <w:rFonts w:ascii="Times New Roman" w:hAnsi="Times New Roman"/>
          <w:sz w:val="22"/>
          <w:szCs w:val="22"/>
        </w:rPr>
        <w:t xml:space="preserve">thresholds for detecting changes in the task-relevant variable. As with other threshold-based methods for approaching the stability of </w:t>
      </w:r>
      <w:del w:id="355" w:author="JohannesBurge" w:date="2021-05-30T13:13:00Z">
        <w:r w:rsidR="006005A9" w:rsidDel="00DA04F7">
          <w:rPr>
            <w:rFonts w:ascii="Times New Roman" w:hAnsi="Times New Roman"/>
            <w:sz w:val="22"/>
            <w:szCs w:val="22"/>
          </w:rPr>
          <w:delText xml:space="preserve">object appearance </w:delText>
        </w:r>
      </w:del>
      <w:ins w:id="356" w:author="JohannesBurge" w:date="2021-05-30T13:13:00Z">
        <w:r w:rsidR="00DA04F7">
          <w:rPr>
            <w:rFonts w:ascii="Times New Roman" w:hAnsi="Times New Roman"/>
            <w:sz w:val="22"/>
            <w:szCs w:val="22"/>
          </w:rPr>
          <w:t>perceptual estimates</w:t>
        </w:r>
        <w:r w:rsidR="00E24A44">
          <w:rPr>
            <w:rFonts w:ascii="Times New Roman" w:hAnsi="Times New Roman"/>
            <w:sz w:val="22"/>
            <w:szCs w:val="22"/>
          </w:rPr>
          <w:t xml:space="preserve"> </w:t>
        </w:r>
      </w:ins>
      <w:r w:rsidR="006005A9">
        <w:rPr>
          <w:rFonts w:ascii="Times New Roman" w:hAnsi="Times New Roman"/>
          <w:sz w:val="22"/>
          <w:szCs w:val="22"/>
        </w:rPr>
        <w:t xml:space="preserve">(see Introduction), it is not known the extent to which the results </w:t>
      </w:r>
      <w:del w:id="357" w:author="JohannesBurge" w:date="2021-05-30T13:13:00Z">
        <w:r w:rsidR="006005A9" w:rsidDel="009439D2">
          <w:rPr>
            <w:rFonts w:ascii="Times New Roman" w:hAnsi="Times New Roman"/>
            <w:sz w:val="22"/>
            <w:szCs w:val="22"/>
          </w:rPr>
          <w:delText xml:space="preserve">of our technique </w:delText>
        </w:r>
      </w:del>
      <w:r w:rsidR="006005A9">
        <w:rPr>
          <w:rFonts w:ascii="Times New Roman" w:hAnsi="Times New Roman"/>
          <w:sz w:val="22"/>
          <w:szCs w:val="22"/>
        </w:rPr>
        <w:t xml:space="preserve">may be used to predict </w:t>
      </w:r>
      <w:r w:rsidR="00EC6BA0">
        <w:rPr>
          <w:rFonts w:ascii="Times New Roman" w:hAnsi="Times New Roman"/>
          <w:sz w:val="22"/>
          <w:szCs w:val="22"/>
        </w:rPr>
        <w:t xml:space="preserve">the </w:t>
      </w:r>
      <w:del w:id="358" w:author="Brainard, David H" w:date="2021-05-08T13:58:00Z">
        <w:r w:rsidR="00EC6BA0" w:rsidDel="001F740C">
          <w:rPr>
            <w:rFonts w:ascii="Times New Roman" w:hAnsi="Times New Roman"/>
            <w:sz w:val="22"/>
            <w:szCs w:val="22"/>
          </w:rPr>
          <w:delText xml:space="preserve">task-relevant </w:delText>
        </w:r>
      </w:del>
      <w:r w:rsidR="00EC6BA0">
        <w:rPr>
          <w:rFonts w:ascii="Times New Roman" w:hAnsi="Times New Roman"/>
          <w:sz w:val="22"/>
          <w:szCs w:val="22"/>
        </w:rPr>
        <w:t xml:space="preserve">stability of </w:t>
      </w:r>
      <w:del w:id="359" w:author="JohannesBurge" w:date="2021-05-30T13:14:00Z">
        <w:r w:rsidR="00EC6BA0" w:rsidDel="009439D2">
          <w:rPr>
            <w:rFonts w:ascii="Times New Roman" w:hAnsi="Times New Roman"/>
            <w:sz w:val="22"/>
            <w:szCs w:val="22"/>
          </w:rPr>
          <w:delText>object appearance</w:delText>
        </w:r>
      </w:del>
      <w:ins w:id="360" w:author="JohannesBurge" w:date="2021-05-30T13:14:00Z">
        <w:r w:rsidR="009439D2">
          <w:rPr>
            <w:rFonts w:ascii="Times New Roman" w:hAnsi="Times New Roman"/>
            <w:sz w:val="22"/>
            <w:szCs w:val="22"/>
          </w:rPr>
          <w:t>perceptual estimates</w:t>
        </w:r>
        <w:r w:rsidR="00611E47">
          <w:rPr>
            <w:rFonts w:ascii="Times New Roman" w:hAnsi="Times New Roman"/>
            <w:sz w:val="22"/>
            <w:szCs w:val="22"/>
          </w:rPr>
          <w:t xml:space="preserve"> </w:t>
        </w:r>
      </w:ins>
      <w:del w:id="361" w:author="JohannesBurge" w:date="2021-05-30T13:14:00Z">
        <w:r w:rsidR="00EC6BA0" w:rsidDel="00611E47">
          <w:rPr>
            <w:rFonts w:ascii="Times New Roman" w:hAnsi="Times New Roman"/>
            <w:sz w:val="22"/>
            <w:szCs w:val="22"/>
          </w:rPr>
          <w:delText xml:space="preserve">, as judged using subjective </w:delText>
        </w:r>
      </w:del>
      <w:ins w:id="362" w:author="Brainard, David H" w:date="2021-05-08T10:33:00Z">
        <w:del w:id="363" w:author="JohannesBurge" w:date="2021-05-30T13:14:00Z">
          <w:r w:rsidR="00C21A4B" w:rsidDel="00611E47">
            <w:rPr>
              <w:rFonts w:ascii="Times New Roman" w:hAnsi="Times New Roman"/>
              <w:sz w:val="22"/>
              <w:szCs w:val="22"/>
            </w:rPr>
            <w:delText>other</w:delText>
          </w:r>
        </w:del>
      </w:ins>
      <w:ins w:id="364" w:author="Brainard, David H" w:date="2021-05-08T10:32:00Z">
        <w:del w:id="365" w:author="JohannesBurge" w:date="2021-05-30T13:14:00Z">
          <w:r w:rsidR="00C21A4B" w:rsidDel="00611E47">
            <w:rPr>
              <w:rFonts w:ascii="Times New Roman" w:hAnsi="Times New Roman"/>
              <w:sz w:val="22"/>
              <w:szCs w:val="22"/>
            </w:rPr>
            <w:delText xml:space="preserve"> </w:delText>
          </w:r>
        </w:del>
      </w:ins>
      <w:del w:id="366" w:author="JohannesBurge" w:date="2021-05-30T13:14:00Z">
        <w:r w:rsidR="00EC6BA0" w:rsidDel="00611E47">
          <w:rPr>
            <w:rFonts w:ascii="Times New Roman" w:hAnsi="Times New Roman"/>
            <w:sz w:val="22"/>
            <w:szCs w:val="22"/>
          </w:rPr>
          <w:delText>methods,</w:delText>
        </w:r>
      </w:del>
      <w:r w:rsidR="00EC6BA0">
        <w:rPr>
          <w:rFonts w:ascii="Times New Roman" w:hAnsi="Times New Roman"/>
          <w:sz w:val="22"/>
          <w:szCs w:val="22"/>
        </w:rPr>
        <w:t xml:space="preserve"> across changes in </w:t>
      </w:r>
      <w:del w:id="367" w:author="Brainard, David H" w:date="2021-05-08T13:58:00Z">
        <w:r w:rsidR="00EC6BA0" w:rsidDel="001F740C">
          <w:rPr>
            <w:rFonts w:ascii="Times New Roman" w:hAnsi="Times New Roman"/>
            <w:sz w:val="22"/>
            <w:szCs w:val="22"/>
          </w:rPr>
          <w:delText>a task-irrelevant</w:delText>
        </w:r>
      </w:del>
      <w:ins w:id="368" w:author="Brainard, David H" w:date="2021-05-08T13:58:00Z">
        <w:r w:rsidR="001F740C">
          <w:rPr>
            <w:rFonts w:ascii="Times New Roman" w:hAnsi="Times New Roman"/>
            <w:sz w:val="22"/>
            <w:szCs w:val="22"/>
          </w:rPr>
          <w:t>other</w:t>
        </w:r>
      </w:ins>
      <w:r w:rsidR="00EC6BA0">
        <w:rPr>
          <w:rFonts w:ascii="Times New Roman" w:hAnsi="Times New Roman"/>
          <w:sz w:val="22"/>
          <w:szCs w:val="22"/>
        </w:rPr>
        <w:t xml:space="preserve"> scene variable</w:t>
      </w:r>
      <w:ins w:id="369" w:author="Brainard, David H" w:date="2021-05-08T13:58:00Z">
        <w:r w:rsidR="001F740C">
          <w:rPr>
            <w:rFonts w:ascii="Times New Roman" w:hAnsi="Times New Roman"/>
            <w:sz w:val="22"/>
            <w:szCs w:val="22"/>
          </w:rPr>
          <w:t>s</w:t>
        </w:r>
      </w:ins>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3BDC370B" w:rsidR="00EC6BA0" w:rsidRDefault="00EC6BA0">
      <w:pPr>
        <w:rPr>
          <w:sz w:val="22"/>
          <w:szCs w:val="22"/>
        </w:rPr>
        <w:pPrChange w:id="370" w:author="Brainard, David H" w:date="2021-05-08T13:44:00Z">
          <w:pPr>
            <w:pStyle w:val="Default"/>
            <w:spacing w:before="0"/>
          </w:pPr>
        </w:pPrChange>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ins w:id="371" w:author="Brainard, David H" w:date="2021-05-08T13:43:00Z">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ins>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ins w:id="372" w:author="Brainard, David H" w:date="2021-05-08T13:43:00Z">
        <w:r w:rsidR="00477BCD">
          <w:rPr>
            <w:sz w:val="22"/>
            <w:szCs w:val="22"/>
          </w:rPr>
          <w:t xml:space="preserve">, and the theoretical links between such analysis and performance should continue to hold when task-irrelevant </w:t>
        </w:r>
      </w:ins>
      <w:ins w:id="373" w:author="Brainard, David H" w:date="2021-05-08T13:48:00Z">
        <w:r w:rsidR="00477BCD">
          <w:rPr>
            <w:sz w:val="22"/>
            <w:szCs w:val="22"/>
          </w:rPr>
          <w:t xml:space="preserve">stimulus </w:t>
        </w:r>
      </w:ins>
      <w:ins w:id="374" w:author="Brainard, David H" w:date="2021-05-08T13:43:00Z">
        <w:r w:rsidR="00477BCD">
          <w:rPr>
            <w:sz w:val="22"/>
            <w:szCs w:val="22"/>
          </w:rPr>
          <w:t>variation is added to the paradigm.</w:t>
        </w:r>
      </w:ins>
      <w:ins w:id="375" w:author="Brainard, David H" w:date="2021-05-08T13:44:00Z">
        <w:r w:rsidR="00477BCD">
          <w:rPr>
            <w:sz w:val="22"/>
            <w:szCs w:val="22"/>
          </w:rPr>
          <w:t xml:space="preserve"> </w:t>
        </w:r>
      </w:ins>
      <w:del w:id="376" w:author="Brainard, David H" w:date="2021-05-08T13:44:00Z">
        <w:r w:rsidR="005A5A25" w:rsidDel="00477BCD">
          <w:rPr>
            <w:sz w:val="22"/>
            <w:szCs w:val="22"/>
          </w:rPr>
          <w:delText xml:space="preserve">For probing mechanisms that mediate perceptual constancies, our paradigm has the attractive </w:delText>
        </w:r>
        <w:r w:rsidR="00A102BA" w:rsidDel="00477BCD">
          <w:rPr>
            <w:sz w:val="22"/>
            <w:szCs w:val="22"/>
          </w:rPr>
          <w:delText xml:space="preserve">property </w:delText>
        </w:r>
        <w:r w:rsidR="005A5A25" w:rsidDel="00477BCD">
          <w:rPr>
            <w:sz w:val="22"/>
            <w:szCs w:val="22"/>
          </w:rPr>
          <w:delText xml:space="preserve">that there is a well-defined correct answer on each trial, so that </w:delText>
        </w:r>
        <w:r w:rsidR="001551AA" w:rsidDel="00477BCD">
          <w:rPr>
            <w:sz w:val="22"/>
            <w:szCs w:val="22"/>
          </w:rPr>
          <w:delText xml:space="preserve">performance-contingent rewards can be provided to </w:delText>
        </w:r>
      </w:del>
      <w:del w:id="377" w:author="Brainard, David H" w:date="2021-05-08T10:33:00Z">
        <w:r w:rsidR="005A5A25" w:rsidDel="00BE09F9">
          <w:rPr>
            <w:sz w:val="22"/>
            <w:szCs w:val="22"/>
          </w:rPr>
          <w:delText xml:space="preserve">animal </w:delText>
        </w:r>
      </w:del>
      <w:del w:id="378" w:author="Brainard, David H" w:date="2021-05-08T13:44:00Z">
        <w:r w:rsidR="005A5A25" w:rsidDel="00477BCD">
          <w:rPr>
            <w:sz w:val="22"/>
            <w:szCs w:val="22"/>
          </w:rPr>
          <w:delText>subjects</w:delText>
        </w:r>
        <w:r w:rsidR="00A241E1" w:rsidDel="00477BCD">
          <w:rPr>
            <w:sz w:val="22"/>
            <w:szCs w:val="22"/>
          </w:rPr>
          <w:delText xml:space="preserve">. </w:delText>
        </w:r>
        <w:r w:rsidR="00390530" w:rsidDel="00477BCD">
          <w:rPr>
            <w:sz w:val="22"/>
            <w:szCs w:val="22"/>
          </w:rPr>
          <w:delText>T</w:delText>
        </w:r>
        <w:r w:rsidR="00A241E1" w:rsidDel="00477BCD">
          <w:rPr>
            <w:sz w:val="22"/>
            <w:szCs w:val="22"/>
          </w:rPr>
          <w:delText xml:space="preserve">here are </w:delText>
        </w:r>
        <w:r w:rsidR="004A5CD9" w:rsidDel="00477BCD">
          <w:rPr>
            <w:sz w:val="22"/>
            <w:szCs w:val="22"/>
          </w:rPr>
          <w:delText>analytical</w:delText>
        </w:r>
        <w:r w:rsidR="001E7F77" w:rsidDel="00477BCD">
          <w:rPr>
            <w:sz w:val="22"/>
            <w:szCs w:val="22"/>
          </w:rPr>
          <w:delText xml:space="preserve"> methods</w:delText>
        </w:r>
        <w:r w:rsidR="007E335B" w:rsidDel="00477BCD">
          <w:rPr>
            <w:sz w:val="22"/>
            <w:szCs w:val="22"/>
          </w:rPr>
          <w:delText xml:space="preserve"> </w:delText>
        </w:r>
        <w:r w:rsidR="00A241E1" w:rsidDel="00477BCD">
          <w:rPr>
            <w:sz w:val="22"/>
            <w:szCs w:val="22"/>
          </w:rPr>
          <w:delText xml:space="preserve">for </w:delText>
        </w:r>
        <w:r w:rsidR="00B66183" w:rsidDel="00477BCD">
          <w:rPr>
            <w:sz w:val="22"/>
            <w:szCs w:val="22"/>
          </w:rPr>
          <w:delText xml:space="preserve">linking </w:delText>
        </w:r>
        <w:r w:rsidR="00A241E1" w:rsidDel="00477BCD">
          <w:rPr>
            <w:sz w:val="22"/>
            <w:szCs w:val="22"/>
          </w:rPr>
          <w:delText xml:space="preserve">psychophysical discrimination performance </w:delText>
        </w:r>
        <w:r w:rsidR="000D192F" w:rsidDel="00477BCD">
          <w:rPr>
            <w:sz w:val="22"/>
            <w:szCs w:val="22"/>
          </w:rPr>
          <w:delText xml:space="preserve">to </w:delText>
        </w:r>
        <w:r w:rsidR="00A241E1" w:rsidDel="00477BCD">
          <w:rPr>
            <w:sz w:val="22"/>
            <w:szCs w:val="22"/>
          </w:rPr>
          <w:delText>the response</w:delText>
        </w:r>
        <w:r w:rsidR="00F3374F" w:rsidDel="00477BCD">
          <w:rPr>
            <w:sz w:val="22"/>
            <w:szCs w:val="22"/>
          </w:rPr>
          <w:delText xml:space="preserve"> propertie</w:delText>
        </w:r>
        <w:r w:rsidR="00A241E1" w:rsidDel="00477BCD">
          <w:rPr>
            <w:sz w:val="22"/>
            <w:szCs w:val="22"/>
          </w:rPr>
          <w:delText>s of neural populations</w:delText>
        </w:r>
        <w:r w:rsidR="00390530" w:rsidDel="00477BCD">
          <w:rPr>
            <w:sz w:val="22"/>
            <w:szCs w:val="22"/>
          </w:rPr>
          <w:delText xml:space="preserve"> that can be applied to studies like those performed here</w:delText>
        </w:r>
        <w:r w:rsidR="00A241E1" w:rsidDel="00477BCD">
          <w:rPr>
            <w:sz w:val="22"/>
            <w:szCs w:val="22"/>
          </w:rPr>
          <w:delText xml:space="preserve"> </w:del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 </w:delInstr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DATA </w:delInstrText>
        </w:r>
        <w:r w:rsidR="00BC3349" w:rsidDel="00477BCD">
          <w:rPr>
            <w:sz w:val="22"/>
            <w:szCs w:val="22"/>
          </w:rPr>
        </w:r>
        <w:r w:rsidR="00BC3349" w:rsidDel="00477BCD">
          <w:rPr>
            <w:sz w:val="22"/>
            <w:szCs w:val="22"/>
          </w:rPr>
          <w:fldChar w:fldCharType="end"/>
        </w:r>
        <w:r w:rsidR="00BC3349" w:rsidDel="00477BCD">
          <w:rPr>
            <w:sz w:val="22"/>
            <w:szCs w:val="22"/>
          </w:rPr>
        </w:r>
        <w:r w:rsidR="00BC3349" w:rsidDel="00477BCD">
          <w:rPr>
            <w:sz w:val="22"/>
            <w:szCs w:val="22"/>
          </w:rPr>
          <w:fldChar w:fldCharType="separate"/>
        </w:r>
        <w:r w:rsidR="00BC3349" w:rsidDel="00477BCD">
          <w:rPr>
            <w:noProof/>
            <w:sz w:val="22"/>
            <w:szCs w:val="22"/>
          </w:rPr>
          <w:delText>(Salzman &amp; Newsome, 1994; Shadlen, Britten, Newsome, &amp; Movshon, 1996; Cohen &amp; Maunsell, 2011; Ruff &amp; Cohen, 2019)</w:delText>
        </w:r>
        <w:r w:rsidR="00BC3349" w:rsidDel="00477BCD">
          <w:rPr>
            <w:sz w:val="22"/>
            <w:szCs w:val="22"/>
          </w:rPr>
          <w:fldChar w:fldCharType="end"/>
        </w:r>
        <w:r w:rsidR="00DB1A37" w:rsidDel="00477BCD">
          <w:rPr>
            <w:sz w:val="22"/>
            <w:szCs w:val="22"/>
          </w:rPr>
          <w:delText>.</w:delText>
        </w:r>
      </w:del>
      <w:ins w:id="379" w:author="JohannesBurge" w:date="2021-04-26T11:18:00Z">
        <w:del w:id="380" w:author="Brainard, David H" w:date="2021-05-08T13:44:00Z">
          <w:r w:rsidR="00857492" w:rsidDel="00477BCD">
            <w:rPr>
              <w:sz w:val="22"/>
              <w:szCs w:val="22"/>
            </w:rPr>
            <w:delText xml:space="preserve"> </w:delText>
          </w:r>
        </w:del>
      </w:ins>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w:t>
      </w:r>
      <w:del w:id="381" w:author="JohannesBurge" w:date="2021-05-30T13:14:00Z">
        <w:r w:rsidR="00A241E1" w:rsidDel="00B218D8">
          <w:rPr>
            <w:sz w:val="22"/>
            <w:szCs w:val="22"/>
          </w:rPr>
          <w:delText xml:space="preserve">to be adopted </w:delText>
        </w:r>
      </w:del>
      <w:r w:rsidR="00A241E1">
        <w:rPr>
          <w:sz w:val="22"/>
          <w:szCs w:val="22"/>
        </w:rPr>
        <w:t xml:space="preserve">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ins w:id="382" w:author="Brainard, David H" w:date="2021-05-08T13:59:00Z">
        <w:r w:rsidR="001F740C">
          <w:rPr>
            <w:sz w:val="22"/>
            <w:szCs w:val="22"/>
          </w:rPr>
          <w:t xml:space="preserve"> Our previous computational work on </w:t>
        </w:r>
      </w:ins>
      <w:ins w:id="383" w:author="Brainard, David H" w:date="2021-05-08T14:00:00Z">
        <w:r w:rsidR="001F740C">
          <w:rPr>
            <w:sz w:val="22"/>
            <w:szCs w:val="22"/>
          </w:rPr>
          <w:t xml:space="preserve">lightness constancy is relevant in this context </w:t>
        </w:r>
      </w:ins>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ins w:id="384" w:author="Brainard, David H" w:date="2021-05-08T14:01:00Z">
        <w:r w:rsidR="00A94587">
          <w:rPr>
            <w:sz w:val="22"/>
            <w:szCs w:val="22"/>
          </w:rPr>
          <w:t>.</w:t>
        </w:r>
      </w:ins>
    </w:p>
    <w:p w14:paraId="34262082" w14:textId="77777777" w:rsidR="00EC6BA0" w:rsidRDefault="00EC6BA0" w:rsidP="005C0EFF">
      <w:pPr>
        <w:pStyle w:val="Default"/>
        <w:spacing w:before="0"/>
        <w:rPr>
          <w:rFonts w:ascii="Times New Roman" w:hAnsi="Times New Roman"/>
          <w:sz w:val="22"/>
          <w:szCs w:val="22"/>
        </w:rPr>
      </w:pPr>
    </w:p>
    <w:p w14:paraId="18D7F5E9" w14:textId="0965935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r w:rsidR="00736FDF">
        <w:rPr>
          <w:rFonts w:ascii="Times New Roman" w:hAnsi="Times New Roman"/>
          <w:sz w:val="22"/>
          <w:szCs w:val="22"/>
        </w:rPr>
        <w:t>occurring</w:t>
      </w:r>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w:t>
      </w:r>
      <w:r w:rsidR="003518E5">
        <w:rPr>
          <w:rFonts w:ascii="Times New Roman" w:hAnsi="Times New Roman"/>
          <w:sz w:val="22"/>
          <w:szCs w:val="22"/>
        </w:rPr>
        <w:lastRenderedPageBreak/>
        <w:t xml:space="preserve">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del w:id="385" w:author="Brainard, David H" w:date="2021-05-08T14:01:00Z">
        <w:r w:rsidR="00F64952" w:rsidDel="004A64D2">
          <w:rPr>
            <w:rFonts w:ascii="Times New Roman" w:hAnsi="Times New Roman"/>
            <w:sz w:val="22"/>
            <w:szCs w:val="22"/>
          </w:rPr>
          <w:delText xml:space="preserve">This </w:delText>
        </w:r>
      </w:del>
      <w:ins w:id="386" w:author="Brainard, David H" w:date="2021-05-08T14:01:00Z">
        <w:r w:rsidR="004A64D2">
          <w:rPr>
            <w:rFonts w:ascii="Times New Roman" w:hAnsi="Times New Roman"/>
            <w:sz w:val="22"/>
            <w:szCs w:val="22"/>
          </w:rPr>
          <w:t xml:space="preserve">The </w:t>
        </w:r>
      </w:ins>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ins w:id="387" w:author="Brainard, David H" w:date="2021-05-08T14:01:00Z">
        <w:r w:rsidR="004A64D2">
          <w:rPr>
            <w:rFonts w:ascii="Times New Roman" w:hAnsi="Times New Roman"/>
            <w:sz w:val="22"/>
            <w:szCs w:val="22"/>
          </w:rPr>
          <w:t xml:space="preserve">natural </w:t>
        </w:r>
      </w:ins>
      <w:r w:rsidR="00F64952">
        <w:rPr>
          <w:rFonts w:ascii="Times New Roman" w:hAnsi="Times New Roman"/>
          <w:sz w:val="22"/>
          <w:szCs w:val="22"/>
        </w:rPr>
        <w:t xml:space="preserve">surfaces characterized by Vrhel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ins w:id="388" w:author="JohannesBurge" w:date="2021-05-30T13:15:00Z">
        <w:r w:rsidR="00644702">
          <w:rPr>
            <w:rFonts w:ascii="Times New Roman" w:hAnsi="Times New Roman"/>
            <w:sz w:val="22"/>
            <w:szCs w:val="22"/>
          </w:rPr>
          <w:t>how the distribution of natural surface reflectances is modeled</w:t>
        </w:r>
      </w:ins>
      <w:del w:id="389" w:author="JohannesBurge" w:date="2021-05-30T13:15:00Z">
        <w:r w:rsidR="00787B43" w:rsidDel="00644702">
          <w:rPr>
            <w:rFonts w:ascii="Times New Roman" w:hAnsi="Times New Roman"/>
            <w:sz w:val="22"/>
            <w:szCs w:val="22"/>
          </w:rPr>
          <w:delText>our choice of surface reflectance model</w:delText>
        </w:r>
      </w:del>
      <w:r w:rsidR="00787B43">
        <w:rPr>
          <w:rFonts w:ascii="Times New Roman" w:hAnsi="Times New Roman"/>
          <w:sz w:val="22"/>
          <w:szCs w:val="22"/>
        </w:rPr>
        <w:t xml:space="preserve">. If the model </w:t>
      </w:r>
      <w:ins w:id="390" w:author="JohannesBurge" w:date="2021-05-30T13:15:00Z">
        <w:r w:rsidR="00705D2A">
          <w:rPr>
            <w:rFonts w:ascii="Times New Roman" w:hAnsi="Times New Roman"/>
            <w:sz w:val="22"/>
            <w:szCs w:val="22"/>
          </w:rPr>
          <w:t xml:space="preserve">of surface reflectance </w:t>
        </w:r>
      </w:ins>
      <w:r w:rsidR="00787B43">
        <w:rPr>
          <w:rFonts w:ascii="Times New Roman" w:hAnsi="Times New Roman"/>
          <w:sz w:val="22"/>
          <w:szCs w:val="22"/>
        </w:rPr>
        <w:t xml:space="preserve">overestimates the variation in natural surfaces, the effect of external noise </w:t>
      </w:r>
      <w:del w:id="391" w:author="JohannesBurge" w:date="2021-05-30T13:16:00Z">
        <w:r w:rsidR="00787B43" w:rsidDel="00D01759">
          <w:rPr>
            <w:rFonts w:ascii="Times New Roman" w:hAnsi="Times New Roman"/>
            <w:sz w:val="22"/>
            <w:szCs w:val="22"/>
          </w:rPr>
          <w:delText xml:space="preserve">for such variation </w:delText>
        </w:r>
      </w:del>
      <w:ins w:id="392" w:author="JohannesBurge" w:date="2021-05-30T13:17:00Z">
        <w:r w:rsidR="00D94F19">
          <w:rPr>
            <w:rFonts w:ascii="Times New Roman" w:hAnsi="Times New Roman"/>
            <w:sz w:val="22"/>
            <w:szCs w:val="22"/>
          </w:rPr>
          <w:t xml:space="preserve">in natural scenes </w:t>
        </w:r>
      </w:ins>
      <w:ins w:id="393" w:author="JohannesBurge" w:date="2021-05-30T13:16:00Z">
        <w:r w:rsidR="00D01759">
          <w:rPr>
            <w:rFonts w:ascii="Times New Roman" w:hAnsi="Times New Roman"/>
            <w:sz w:val="22"/>
            <w:szCs w:val="22"/>
          </w:rPr>
          <w:t xml:space="preserve">will be less than </w:t>
        </w:r>
      </w:ins>
      <w:del w:id="394" w:author="JohannesBurge" w:date="2021-05-30T13:16:00Z">
        <w:r w:rsidR="00787B43" w:rsidDel="00D01759">
          <w:rPr>
            <w:rFonts w:ascii="Times New Roman" w:hAnsi="Times New Roman"/>
            <w:sz w:val="22"/>
            <w:szCs w:val="22"/>
          </w:rPr>
          <w:delText xml:space="preserve">is less than </w:delText>
        </w:r>
      </w:del>
      <w:r w:rsidR="00787B43">
        <w:rPr>
          <w:rFonts w:ascii="Times New Roman" w:hAnsi="Times New Roman"/>
          <w:sz w:val="22"/>
          <w:szCs w:val="22"/>
        </w:rPr>
        <w:t>we estimated. Conversely, if the model</w:t>
      </w:r>
      <w:ins w:id="395" w:author="JohannesBurge" w:date="2021-05-30T13:17:00Z">
        <w:r w:rsidR="005729C1">
          <w:rPr>
            <w:rFonts w:ascii="Times New Roman" w:hAnsi="Times New Roman"/>
            <w:sz w:val="22"/>
            <w:szCs w:val="22"/>
          </w:rPr>
          <w:t xml:space="preserve"> of surface reflectance</w:t>
        </w:r>
      </w:ins>
      <w:r w:rsidR="00787B43">
        <w:rPr>
          <w:rFonts w:ascii="Times New Roman" w:hAnsi="Times New Roman"/>
          <w:sz w:val="22"/>
          <w:szCs w:val="22"/>
        </w:rPr>
        <w:t xml:space="preserve"> underestimates the variation in natural surfaces</w:t>
      </w:r>
      <w:ins w:id="396" w:author="JohannesBurge" w:date="2021-05-30T13:17:00Z">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ins>
      <w:del w:id="397" w:author="JohannesBurge" w:date="2021-05-30T13:17:00Z">
        <w:r w:rsidR="00787B43" w:rsidDel="008A1F06">
          <w:rPr>
            <w:rFonts w:ascii="Times New Roman" w:hAnsi="Times New Roman"/>
            <w:sz w:val="22"/>
            <w:szCs w:val="22"/>
          </w:rPr>
          <w:delText xml:space="preserve">. We discuss elsewhere other approaches to modeling naturally occurring surface variations, and present limitations on </w:delText>
        </w:r>
      </w:del>
      <w:ins w:id="398" w:author="Brainard, David H" w:date="2021-05-08T14:02:00Z">
        <w:del w:id="399" w:author="JohannesBurge" w:date="2021-05-30T13:17:00Z">
          <w:r w:rsidR="004A64D2" w:rsidDel="008A1F06">
            <w:rPr>
              <w:rFonts w:ascii="Times New Roman" w:hAnsi="Times New Roman"/>
              <w:sz w:val="22"/>
              <w:szCs w:val="22"/>
            </w:rPr>
            <w:delText xml:space="preserve">of </w:delText>
          </w:r>
        </w:del>
      </w:ins>
      <w:del w:id="400" w:author="JohannesBurge" w:date="2021-05-30T13:17:00Z">
        <w:r w:rsidR="00787B43" w:rsidDel="008A1F06">
          <w:rPr>
            <w:rFonts w:ascii="Times New Roman" w:hAnsi="Times New Roman"/>
            <w:sz w:val="22"/>
            <w:szCs w:val="22"/>
          </w:rPr>
          <w:delText>those methods</w:delText>
        </w:r>
      </w:del>
      <w:ins w:id="401" w:author="Brainard, David H" w:date="2021-05-08T14:02:00Z">
        <w:del w:id="402" w:author="JohannesBurge" w:date="2021-05-30T13:17:00Z">
          <w:r w:rsidR="004A64D2" w:rsidDel="008A1F06">
            <w:rPr>
              <w:rFonts w:ascii="Times New Roman" w:hAnsi="Times New Roman"/>
              <w:sz w:val="22"/>
              <w:szCs w:val="22"/>
            </w:rPr>
            <w:delText>presently-available approaches</w:delText>
          </w:r>
        </w:del>
      </w:ins>
      <w:del w:id="403" w:author="JohannesBurge" w:date="2021-05-30T13:17:00Z">
        <w:r w:rsidR="00787B43" w:rsidDel="008A1F06">
          <w:rPr>
            <w:rFonts w:ascii="Times New Roman" w:hAnsi="Times New Roman"/>
            <w:sz w:val="22"/>
            <w:szCs w:val="22"/>
          </w:rPr>
          <w:delText xml:space="preserve"> </w:delText>
        </w:r>
      </w:del>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ins w:id="404" w:author="Brainard, David H" w:date="2021-05-08T14:02:00Z">
        <w:r w:rsidR="004A64D2">
          <w:rPr>
            <w:rFonts w:ascii="Times New Roman" w:hAnsi="Times New Roman"/>
            <w:sz w:val="22"/>
            <w:szCs w:val="22"/>
          </w:rPr>
          <w:t xml:space="preserve">parameters </w:t>
        </w:r>
      </w:ins>
      <w:r w:rsidR="00356387">
        <w:rPr>
          <w:rFonts w:ascii="Times New Roman" w:hAnsi="Times New Roman"/>
          <w:sz w:val="22"/>
          <w:szCs w:val="22"/>
        </w:rPr>
        <w:t xml:space="preserve">linear receptive field model </w:t>
      </w:r>
      <w:del w:id="405" w:author="JohannesBurge" w:date="2021-05-30T13:18:00Z">
        <w:r w:rsidR="00356387" w:rsidDel="00FA4500">
          <w:rPr>
            <w:rFonts w:ascii="Times New Roman" w:hAnsi="Times New Roman"/>
            <w:sz w:val="22"/>
            <w:szCs w:val="22"/>
          </w:rPr>
          <w:delText>we report here</w:delText>
        </w:r>
      </w:del>
      <w:ins w:id="406" w:author="JohannesBurge" w:date="2021-05-30T13:18:00Z">
        <w:r w:rsidR="00FA4500">
          <w:rPr>
            <w:rFonts w:ascii="Times New Roman" w:hAnsi="Times New Roman"/>
            <w:sz w:val="22"/>
            <w:szCs w:val="22"/>
          </w:rPr>
          <w:t>developed here</w:t>
        </w:r>
      </w:ins>
      <w:r w:rsidR="00356387">
        <w:rPr>
          <w:rFonts w:ascii="Times New Roman" w:hAnsi="Times New Roman"/>
          <w:sz w:val="22"/>
          <w:szCs w:val="22"/>
        </w:rPr>
        <w:t>,</w:t>
      </w:r>
      <w:ins w:id="407" w:author="Brainard, David H" w:date="2021-05-08T14:02:00Z">
        <w:r w:rsidR="004A64D2">
          <w:rPr>
            <w:rFonts w:ascii="Times New Roman" w:hAnsi="Times New Roman"/>
            <w:sz w:val="22"/>
            <w:szCs w:val="22"/>
          </w:rPr>
          <w:t xml:space="preserve"> without need for new data collection,</w:t>
        </w:r>
      </w:ins>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w:t>
      </w:r>
      <w:r w:rsidRPr="00CF63FF">
        <w:rPr>
          <w:rFonts w:ascii="Times New Roman" w:hAnsi="Times New Roman"/>
          <w:sz w:val="22"/>
          <w:szCs w:val="22"/>
        </w:rPr>
        <w:lastRenderedPageBreak/>
        <w:t>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lastRenderedPageBreak/>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5A614423"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ins w:id="408" w:author="Brainard, David H" w:date="2021-05-08T10:23:00Z">
        <w:r w:rsidR="00D971DB">
          <w:rPr>
            <w:rStyle w:val="None"/>
            <w:rFonts w:ascii="Times New Roman" w:hAnsi="Times New Roman"/>
            <w:sz w:val="22"/>
            <w:szCs w:val="22"/>
            <w:shd w:val="clear" w:color="auto" w:fill="FFFFFF"/>
          </w:rPr>
          <w:t xml:space="preserve"> A</w:t>
        </w:r>
      </w:ins>
      <w:del w:id="409" w:author="Brainard, David H" w:date="2021-05-08T10:23:00Z">
        <w:r w:rsidDel="00D971DB">
          <w:rPr>
            <w:rStyle w:val="None"/>
            <w:rFonts w:ascii="Times New Roman" w:hAnsi="Times New Roman"/>
            <w:sz w:val="22"/>
            <w:szCs w:val="22"/>
            <w:shd w:val="clear" w:color="auto" w:fill="FFFFFF"/>
          </w:rPr>
          <w:delText xml:space="preserve"> An a</w:delText>
        </w:r>
      </w:del>
      <w:r>
        <w:rPr>
          <w:rStyle w:val="None"/>
          <w:rFonts w:ascii="Times New Roman" w:hAnsi="Times New Roman"/>
          <w:sz w:val="22"/>
          <w:szCs w:val="22"/>
          <w:shd w:val="clear" w:color="auto" w:fill="FFFFFF"/>
        </w:rPr>
        <w:t>udio feedback was provided after every trial</w:t>
      </w:r>
      <w:ins w:id="410" w:author="Brainard, David H" w:date="2021-05-08T10:23:00Z">
        <w:r w:rsidR="00D971DB">
          <w:rPr>
            <w:rStyle w:val="None"/>
            <w:rFonts w:ascii="Times New Roman" w:hAnsi="Times New Roman"/>
            <w:sz w:val="22"/>
            <w:szCs w:val="22"/>
            <w:shd w:val="clear" w:color="auto" w:fill="FFFFFF"/>
          </w:rPr>
          <w:t>, with the correct re</w:t>
        </w:r>
      </w:ins>
      <w:ins w:id="411" w:author="Brainard, David H" w:date="2021-05-08T10:24:00Z">
        <w:r w:rsidR="00D971DB">
          <w:rPr>
            <w:rStyle w:val="None"/>
            <w:rFonts w:ascii="Times New Roman" w:hAnsi="Times New Roman"/>
            <w:sz w:val="22"/>
            <w:szCs w:val="22"/>
            <w:shd w:val="clear" w:color="auto" w:fill="FFFFFF"/>
          </w:rPr>
          <w:t xml:space="preserv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ins>
      <w:del w:id="412" w:author="Brainard, David H" w:date="2021-05-08T10:23:00Z">
        <w:r w:rsidDel="00D971DB">
          <w:rPr>
            <w:rStyle w:val="None"/>
            <w:rFonts w:ascii="Times New Roman" w:hAnsi="Times New Roman"/>
            <w:sz w:val="22"/>
            <w:szCs w:val="22"/>
            <w:shd w:val="clear" w:color="auto" w:fill="FFFFFF"/>
          </w:rPr>
          <w:delText>.</w:delText>
        </w:r>
      </w:del>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lastRenderedPageBreak/>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BrainardLab/VirtualWorldColorConstancy</w:t>
        </w:r>
      </w:hyperlink>
      <w:r>
        <w:rPr>
          <w:rStyle w:val="None"/>
          <w:sz w:val="22"/>
          <w:szCs w:val="22"/>
        </w:rPr>
        <w:t xml:space="preserve">). VWCC is written using MATLAB. It harnesses the Mitsuba renderer to render simulated images from scene descriptions, and also takes advantage of our RenderToolbox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061C331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del w:id="413" w:author="Brainard, David H" w:date="2021-05-08T10:19:00Z">
        <w:r w:rsidR="00B85322" w:rsidDel="00170371">
          <w:rPr>
            <w:rStyle w:val="None"/>
            <w:rFonts w:ascii="Times New Roman" w:hAnsi="Times New Roman"/>
            <w:sz w:val="22"/>
            <w:szCs w:val="22"/>
          </w:rPr>
          <w:delText xml:space="preserve">color </w:delText>
        </w:r>
      </w:del>
      <w:ins w:id="414" w:author="JohannesBurge" w:date="2021-05-30T13:19:00Z">
        <w:r w:rsidR="00310D30">
          <w:rPr>
            <w:rStyle w:val="None"/>
            <w:rFonts w:ascii="Times New Roman" w:hAnsi="Times New Roman"/>
            <w:sz w:val="22"/>
            <w:szCs w:val="22"/>
          </w:rPr>
          <w:t xml:space="preserve">surface </w:t>
        </w:r>
      </w:ins>
      <w:ins w:id="415" w:author="Brainard, David H" w:date="2021-05-08T10:19:00Z">
        <w:r w:rsidR="00170371">
          <w:rPr>
            <w:rStyle w:val="None"/>
            <w:rFonts w:ascii="Times New Roman" w:hAnsi="Times New Roman"/>
            <w:sz w:val="22"/>
            <w:szCs w:val="22"/>
          </w:rPr>
          <w:t xml:space="preserve">reflectance </w:t>
        </w:r>
      </w:ins>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w:t>
      </w:r>
      <w:r>
        <w:rPr>
          <w:rStyle w:val="None"/>
          <w:rFonts w:ascii="Times New Roman" w:hAnsi="Times New Roman"/>
          <w:sz w:val="22"/>
          <w:szCs w:val="22"/>
        </w:rPr>
        <w:lastRenderedPageBreak/>
        <w:t xml:space="preserve">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lastRenderedPageBreak/>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w:t>
      </w:r>
      <w:r>
        <w:rPr>
          <w:rStyle w:val="None"/>
          <w:rFonts w:ascii="Times New Roman" w:hAnsi="Times New Roman"/>
          <w:sz w:val="22"/>
          <w:szCs w:val="22"/>
        </w:rPr>
        <w:lastRenderedPageBreak/>
        <w:t xml:space="preserve">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lastRenderedPageBreak/>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r w:rsidRPr="00A86910">
        <w:rPr>
          <w:rFonts w:ascii="Times New Roman" w:hAnsi="Times New Roman"/>
          <w:i/>
          <w:iCs/>
          <w:sz w:val="22"/>
          <w:szCs w:val="22"/>
        </w:rPr>
        <w:t>fmincon</w:t>
      </w:r>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ISETBio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r w:rsidR="006C5F7D">
        <w:rPr>
          <w:rStyle w:val="None"/>
          <w:rFonts w:ascii="Times New Roman" w:hAnsi="Times New Roman"/>
          <w:sz w:val="22"/>
          <w:szCs w:val="22"/>
        </w:rPr>
        <w:t xml:space="preserve">ISETBio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demosaiced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7D454C87" w:rsidR="00F9135E" w:rsidRDefault="004B3F7A">
      <w:pPr>
        <w:rPr>
          <w:ins w:id="416" w:author="Brainard, David H" w:date="2021-05-08T13:50:00Z"/>
          <w:rStyle w:val="None"/>
          <w:b/>
          <w:bCs/>
          <w:sz w:val="22"/>
          <w:szCs w:val="22"/>
        </w:rPr>
      </w:pPr>
      <w:ins w:id="417" w:author="Brainard, David H" w:date="2021-05-08T13:50:00Z">
        <w:r>
          <w:rPr>
            <w:rStyle w:val="None"/>
            <w:b/>
            <w:bCs/>
            <w:sz w:val="22"/>
            <w:szCs w:val="22"/>
          </w:rPr>
          <w:t>FIGURE LEGENDS</w:t>
        </w:r>
      </w:ins>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1)</w:t>
      </w:r>
      <w:r w:rsidRPr="00CC4509">
        <w:rPr>
          <w:rFonts w:ascii="Times New Roman" w:hAnsi="Times New Roman"/>
          <w:sz w:val="22"/>
          <w:szCs w:val="22"/>
          <w:vertAlign w:val="superscript"/>
        </w:rPr>
        <w:t>th</w:t>
      </w:r>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125C9354"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del w:id="418" w:author="Brainard, David H" w:date="2021-05-08T10:19:00Z">
        <w:r w:rsidRPr="009579D6" w:rsidDel="00170371">
          <w:rPr>
            <w:rFonts w:ascii="Times New Roman" w:hAnsi="Times New Roman" w:cs="Times New Roman"/>
            <w:b/>
            <w:bCs/>
            <w:sz w:val="22"/>
            <w:szCs w:val="22"/>
          </w:rPr>
          <w:delText>color</w:delText>
        </w:r>
      </w:del>
      <w:ins w:id="419" w:author="JohannesBurge" w:date="2021-05-30T13:19:00Z">
        <w:r w:rsidR="004207AF">
          <w:rPr>
            <w:rFonts w:ascii="Times New Roman" w:hAnsi="Times New Roman" w:cs="Times New Roman"/>
            <w:b/>
            <w:bCs/>
            <w:sz w:val="22"/>
            <w:szCs w:val="22"/>
          </w:rPr>
          <w:t xml:space="preserve">surface </w:t>
        </w:r>
      </w:ins>
      <w:ins w:id="420" w:author="Brainard, David H" w:date="2021-05-08T10:19:00Z">
        <w:r w:rsidR="00170371">
          <w:rPr>
            <w:rFonts w:ascii="Times New Roman" w:hAnsi="Times New Roman" w:cs="Times New Roman"/>
            <w:b/>
            <w:bCs/>
            <w:sz w:val="22"/>
            <w:szCs w:val="22"/>
          </w:rPr>
          <w:t>reflectance</w:t>
        </w:r>
      </w:ins>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2BE55304"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w:t>
      </w:r>
      <w:del w:id="421" w:author="Brainard, David H" w:date="2021-05-08T13:50:00Z">
        <w:r w:rsidDel="00EE4F66">
          <w:rPr>
            <w:rFonts w:ascii="Times New Roman" w:hAnsi="Times New Roman"/>
            <w:b/>
            <w:bCs/>
            <w:sz w:val="22"/>
            <w:szCs w:val="22"/>
          </w:rPr>
          <w:delText xml:space="preserve">human </w:delText>
        </w:r>
      </w:del>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w:t>
      </w:r>
      <w:del w:id="422" w:author="Brainard, David H" w:date="2021-05-08T13:50:00Z">
        <w:r w:rsidDel="00EE4F66">
          <w:rPr>
            <w:rFonts w:ascii="Times New Roman" w:hAnsi="Times New Roman"/>
            <w:b/>
            <w:bCs/>
            <w:sz w:val="22"/>
            <w:szCs w:val="22"/>
          </w:rPr>
          <w:delText xml:space="preserve">object </w:delText>
        </w:r>
      </w:del>
      <w:r>
        <w:rPr>
          <w:rFonts w:ascii="Times New Roman" w:hAnsi="Times New Roman"/>
          <w:b/>
          <w:bCs/>
          <w:sz w:val="22"/>
          <w:szCs w:val="22"/>
        </w:rPr>
        <w:t>background</w:t>
      </w:r>
      <w:ins w:id="423" w:author="Brainard, David H" w:date="2021-05-08T13:50:00Z">
        <w:r w:rsidR="00EE4F66">
          <w:rPr>
            <w:rFonts w:ascii="Times New Roman" w:hAnsi="Times New Roman"/>
            <w:b/>
            <w:bCs/>
            <w:sz w:val="22"/>
            <w:szCs w:val="22"/>
          </w:rPr>
          <w:t xml:space="preserve"> object </w:t>
        </w:r>
      </w:ins>
      <w:ins w:id="424" w:author="Brainard, David H" w:date="2021-05-30T13:53:00Z">
        <w:r w:rsidR="00537009">
          <w:rPr>
            <w:rFonts w:ascii="Times New Roman" w:hAnsi="Times New Roman"/>
            <w:b/>
            <w:bCs/>
            <w:sz w:val="22"/>
            <w:szCs w:val="22"/>
          </w:rPr>
          <w:t xml:space="preserve">surface </w:t>
        </w:r>
      </w:ins>
      <w:ins w:id="425" w:author="Brainard, David H" w:date="2021-05-08T13:50:00Z">
        <w:r w:rsidR="00EE4F66">
          <w:rPr>
            <w:rFonts w:ascii="Times New Roman" w:hAnsi="Times New Roman"/>
            <w:b/>
            <w:bCs/>
            <w:sz w:val="22"/>
            <w:szCs w:val="22"/>
          </w:rPr>
          <w:t>reflectance</w:t>
        </w:r>
      </w:ins>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lastRenderedPageBreak/>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w:t>
      </w:r>
      <w:r w:rsidRPr="00A16544">
        <w:rPr>
          <w:rFonts w:ascii="Times New Roman" w:hAnsi="Times New Roman" w:cs="Times New Roman"/>
          <w:sz w:val="22"/>
          <w:szCs w:val="22"/>
        </w:rPr>
        <w:lastRenderedPageBreak/>
        <w:t xml:space="preserve">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6646BCE1"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del w:id="426" w:author="Brainard, David H" w:date="2021-05-08T10:20:00Z">
        <w:r w:rsidRPr="006D7ABE" w:rsidDel="00170371">
          <w:rPr>
            <w:color w:val="000000"/>
            <w:sz w:val="22"/>
            <w:szCs w:val="22"/>
          </w:rPr>
          <w:delText xml:space="preserve">color </w:delText>
        </w:r>
      </w:del>
      <w:ins w:id="427" w:author="JohannesBurge" w:date="2021-05-30T13:19:00Z">
        <w:r w:rsidR="00891325">
          <w:rPr>
            <w:color w:val="000000"/>
            <w:sz w:val="22"/>
            <w:szCs w:val="22"/>
          </w:rPr>
          <w:t xml:space="preserve">surface </w:t>
        </w:r>
      </w:ins>
      <w:ins w:id="428" w:author="Brainard, David H" w:date="2021-05-08T10:20:00Z">
        <w:r w:rsidR="00170371">
          <w:rPr>
            <w:color w:val="000000"/>
            <w:sz w:val="22"/>
            <w:szCs w:val="22"/>
          </w:rPr>
          <w:t>reflectance</w:t>
        </w:r>
        <w:r w:rsidR="00170371" w:rsidRPr="006D7ABE">
          <w:rPr>
            <w:color w:val="000000"/>
            <w:sz w:val="22"/>
            <w:szCs w:val="22"/>
          </w:rPr>
          <w:t xml:space="preserve"> </w:t>
        </w:r>
      </w:ins>
      <w:r w:rsidRPr="006D7ABE">
        <w:rPr>
          <w:color w:val="000000"/>
          <w:sz w:val="22"/>
          <w:szCs w:val="22"/>
        </w:rPr>
        <w:t>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lastRenderedPageBreak/>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lastRenderedPageBreak/>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lastRenderedPageBreak/>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lastRenderedPageBreak/>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222FA78F"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JohannesBurge" w:date="2021-05-30T12:40:00Z" w:initials="JDB">
    <w:p w14:paraId="0A8FCA86" w14:textId="4646D957" w:rsidR="00B44087" w:rsidRDefault="00B44087">
      <w:pPr>
        <w:pStyle w:val="CommentText"/>
      </w:pPr>
      <w:r>
        <w:rPr>
          <w:rStyle w:val="CommentReference"/>
        </w:rPr>
        <w:annotationRef/>
      </w:r>
      <w:r>
        <w:t xml:space="preserve">If lightness is </w:t>
      </w:r>
    </w:p>
  </w:comment>
  <w:comment w:id="49" w:author="JohannesBurge" w:date="2021-05-30T13:20:00Z" w:initials="JDB">
    <w:p w14:paraId="4A372329" w14:textId="77777777" w:rsidR="00365559" w:rsidRDefault="00365559" w:rsidP="00365559">
      <w:pPr>
        <w:pStyle w:val="CommentText"/>
      </w:pPr>
      <w:r>
        <w:rPr>
          <w:rStyle w:val="CommentReference"/>
        </w:rPr>
        <w:annotationRef/>
      </w:r>
      <w:r>
        <w:rPr>
          <w:rStyle w:val="CommentReference"/>
        </w:rPr>
        <w:annotationRef/>
      </w:r>
      <w:r>
        <w:t xml:space="preserve">Lots of work on color doesn’t have a ‘scene’ or involve ‘objects’ (.e.g little colored squares, etc.) </w:t>
      </w:r>
    </w:p>
    <w:p w14:paraId="39F0B4DD" w14:textId="404CC7DE" w:rsidR="00365559" w:rsidRDefault="00365559">
      <w:pPr>
        <w:pStyle w:val="CommentText"/>
      </w:pPr>
    </w:p>
  </w:comment>
  <w:comment w:id="91" w:author="JohannesBurge" w:date="2021-05-30T13:21:00Z" w:initials="JDB">
    <w:p w14:paraId="5E63D26B" w14:textId="77777777" w:rsidR="006F785F" w:rsidRDefault="006F785F" w:rsidP="006F785F">
      <w:pPr>
        <w:pStyle w:val="CommentText"/>
      </w:pPr>
      <w:r>
        <w:rPr>
          <w:rStyle w:val="CommentReference"/>
        </w:rPr>
        <w:annotationRef/>
      </w:r>
      <w:r>
        <w:rPr>
          <w:rStyle w:val="CommentReference"/>
        </w:rPr>
        <w:annotationRef/>
      </w:r>
      <w:r>
        <w:t>Neighboring? Many studies don’t have depth relationships.</w:t>
      </w:r>
    </w:p>
    <w:p w14:paraId="2054DE3D" w14:textId="368C32B5" w:rsidR="006F785F" w:rsidRDefault="006F785F">
      <w:pPr>
        <w:pStyle w:val="CommentText"/>
      </w:pPr>
    </w:p>
  </w:comment>
  <w:comment w:id="143" w:author="JohannesBurge" w:date="2021-05-30T13:23:00Z" w:initials="JDB">
    <w:p w14:paraId="044113C2" w14:textId="7805B073" w:rsidR="008A013C" w:rsidRDefault="008A013C">
      <w:pPr>
        <w:pStyle w:val="CommentText"/>
      </w:pPr>
      <w:r>
        <w:rPr>
          <w:rStyle w:val="CommentReference"/>
        </w:rPr>
        <w:annotationRef/>
      </w:r>
      <w:r>
        <w:t>Put citations at end? Hard to read… here and t hroughout</w:t>
      </w:r>
    </w:p>
  </w:comment>
  <w:comment w:id="158" w:author="JohannesBurge" w:date="2021-05-30T13:23:00Z" w:initials="JDB">
    <w:p w14:paraId="5FFD1B36" w14:textId="3369EA7A" w:rsidR="00644F27" w:rsidRDefault="00644F27">
      <w:pPr>
        <w:pStyle w:val="CommentText"/>
      </w:pPr>
      <w:r>
        <w:rPr>
          <w:rStyle w:val="CommentReference"/>
        </w:rPr>
        <w:annotationRef/>
      </w:r>
      <w:r>
        <w:t>Put citations at end of sentence? Hard to read… here and throughout</w:t>
      </w:r>
    </w:p>
  </w:comment>
  <w:comment w:id="189" w:author="JohannesBurge" w:date="2021-05-30T13:25:00Z" w:initials="JDB">
    <w:p w14:paraId="592443AC" w14:textId="77777777" w:rsidR="0009498F" w:rsidRDefault="0009498F" w:rsidP="0009498F">
      <w:pPr>
        <w:pStyle w:val="CommentText"/>
      </w:pPr>
      <w:r>
        <w:rPr>
          <w:rStyle w:val="CommentReference"/>
        </w:rPr>
        <w:annotationRef/>
      </w:r>
      <w:r>
        <w:rPr>
          <w:rStyle w:val="CommentReference"/>
        </w:rPr>
        <w:annotationRef/>
      </w:r>
      <w:r>
        <w:t>I think the data allows us to do this independent of the model</w:t>
      </w:r>
    </w:p>
    <w:p w14:paraId="775A57E6" w14:textId="5F450256" w:rsidR="0009498F" w:rsidRDefault="0009498F">
      <w:pPr>
        <w:pStyle w:val="CommentText"/>
      </w:pPr>
    </w:p>
  </w:comment>
  <w:comment w:id="273" w:author="JohannesBurge" w:date="2021-05-30T13:25:00Z" w:initials="JDB">
    <w:p w14:paraId="516049B3" w14:textId="0344660C" w:rsidR="0009498F" w:rsidRDefault="0009498F">
      <w:pPr>
        <w:pStyle w:val="CommentText"/>
      </w:pPr>
      <w:r>
        <w:rPr>
          <w:rStyle w:val="CommentReference"/>
        </w:rPr>
        <w:annotationRef/>
      </w:r>
      <w:r>
        <w:t>Seems redundant</w:t>
      </w:r>
    </w:p>
  </w:comment>
  <w:comment w:id="275" w:author="JohannesBurge" w:date="2021-05-30T13:02:00Z" w:initials="JDB">
    <w:p w14:paraId="378C656B" w14:textId="140F5338" w:rsidR="008611B0" w:rsidRDefault="008611B0">
      <w:pPr>
        <w:pStyle w:val="CommentText"/>
      </w:pPr>
      <w:r>
        <w:rPr>
          <w:rStyle w:val="CommentReference"/>
        </w:rPr>
        <w:annotationRef/>
      </w:r>
      <w:r w:rsidR="007C7B56">
        <w:t>Change the symbol for covariance scalar from</w:t>
      </w:r>
      <w:r>
        <w:t xml:space="preserve"> sigma^2 </w:t>
      </w:r>
      <w:r w:rsidR="007C7B56">
        <w:t xml:space="preserve">to </w:t>
      </w:r>
      <w:r>
        <w:t>‘c’?</w:t>
      </w:r>
    </w:p>
  </w:comment>
  <w:comment w:id="276" w:author="JohannesBurge" w:date="2021-05-30T13:03:00Z" w:initials="JDB">
    <w:p w14:paraId="14807480" w14:textId="77777777" w:rsidR="003F515E" w:rsidRDefault="003F515E" w:rsidP="003F515E">
      <w:pPr>
        <w:pStyle w:val="CommentText"/>
      </w:pPr>
      <w:r>
        <w:rPr>
          <w:rStyle w:val="CommentReference"/>
        </w:rPr>
        <w:annotationRef/>
      </w:r>
      <w:r>
        <w:rPr>
          <w:rStyle w:val="CommentReference"/>
        </w:rPr>
        <w:annotationRef/>
      </w:r>
      <w:r>
        <w:t>Change the symbol for covariance scalar from sigma^2 to ‘c’?</w:t>
      </w:r>
    </w:p>
    <w:p w14:paraId="53CBE859" w14:textId="1F020B13" w:rsidR="003F515E" w:rsidRDefault="003F515E">
      <w:pPr>
        <w:pStyle w:val="CommentText"/>
      </w:pPr>
    </w:p>
  </w:comment>
  <w:comment w:id="279" w:author="JohannesBurge" w:date="2021-05-30T13:03:00Z" w:initials="JDB">
    <w:p w14:paraId="710C2D7B" w14:textId="77777777" w:rsidR="00A94986" w:rsidRDefault="00A94986" w:rsidP="00A94986">
      <w:pPr>
        <w:pStyle w:val="CommentText"/>
      </w:pPr>
      <w:r>
        <w:rPr>
          <w:rStyle w:val="CommentReference"/>
        </w:rPr>
        <w:annotationRef/>
      </w:r>
      <w:r>
        <w:rPr>
          <w:rStyle w:val="CommentReference"/>
        </w:rPr>
        <w:annotationRef/>
      </w:r>
      <w:r>
        <w:t>c = 0.0?</w:t>
      </w:r>
    </w:p>
    <w:p w14:paraId="4D32157F" w14:textId="7B39CC74" w:rsidR="00A94986" w:rsidRDefault="00A94986">
      <w:pPr>
        <w:pStyle w:val="CommentText"/>
      </w:pPr>
    </w:p>
  </w:comment>
  <w:comment w:id="287" w:author="JohannesBurge" w:date="2021-05-30T13:04:00Z" w:initials="JDB">
    <w:p w14:paraId="6FA52613" w14:textId="77777777" w:rsidR="007449EC" w:rsidRDefault="007449EC" w:rsidP="007449EC">
      <w:pPr>
        <w:pStyle w:val="CommentText"/>
      </w:pPr>
      <w:r>
        <w:rPr>
          <w:rStyle w:val="CommentReference"/>
        </w:rPr>
        <w:annotationRef/>
      </w:r>
      <w:r>
        <w:rPr>
          <w:rStyle w:val="CommentReference"/>
        </w:rPr>
        <w:annotationRef/>
      </w:r>
      <w:r>
        <w:t xml:space="preserve">I would prefer to avoid the acronym and just write out the words… </w:t>
      </w:r>
    </w:p>
    <w:p w14:paraId="2555C785" w14:textId="2DB28DDB" w:rsidR="007449EC" w:rsidRDefault="007449EC">
      <w:pPr>
        <w:pStyle w:val="CommentText"/>
      </w:pPr>
    </w:p>
  </w:comment>
  <w:comment w:id="288" w:author="JohannesBurge" w:date="2021-05-30T13:04:00Z" w:initials="JDB">
    <w:p w14:paraId="1A2BF434" w14:textId="7BB86EC8" w:rsidR="00983B35" w:rsidRDefault="00983B35">
      <w:pPr>
        <w:pStyle w:val="CommentText"/>
      </w:pPr>
      <w:r>
        <w:rPr>
          <w:rStyle w:val="CommentReference"/>
        </w:rPr>
        <w:annotationRef/>
      </w:r>
      <w:r>
        <w:t>correct?</w:t>
      </w:r>
    </w:p>
  </w:comment>
  <w:comment w:id="291" w:author="JohannesBurge" w:date="2021-05-30T13:04:00Z" w:initials="JDB">
    <w:p w14:paraId="2AE793C9" w14:textId="77777777" w:rsidR="00867F72" w:rsidRDefault="00867F72" w:rsidP="00867F72">
      <w:pPr>
        <w:pStyle w:val="CommentText"/>
      </w:pPr>
      <w:r>
        <w:rPr>
          <w:rStyle w:val="CommentReference"/>
        </w:rPr>
        <w:annotationRef/>
      </w:r>
      <w:r>
        <w:rPr>
          <w:rStyle w:val="CommentReference"/>
        </w:rPr>
        <w:annotationRef/>
      </w:r>
      <w:r>
        <w:t>the bit about Poisson noise in the photoreceptors reads like it comes out of the blue here… Cut and reserve for the Methods section?</w:t>
      </w:r>
    </w:p>
    <w:p w14:paraId="1406B053" w14:textId="111D5DB0" w:rsidR="00867F72" w:rsidRDefault="00867F72">
      <w:pPr>
        <w:pStyle w:val="CommentText"/>
      </w:pPr>
    </w:p>
  </w:comment>
  <w:comment w:id="292" w:author="JohannesBurge" w:date="2021-05-30T13:05:00Z" w:initials="JDB">
    <w:p w14:paraId="3D4EB171" w14:textId="77777777" w:rsidR="00EC3E58" w:rsidRDefault="00EC3E58" w:rsidP="00EC3E58">
      <w:pPr>
        <w:pStyle w:val="CommentText"/>
      </w:pPr>
      <w:r>
        <w:rPr>
          <w:rStyle w:val="CommentReference"/>
        </w:rPr>
        <w:annotationRef/>
      </w:r>
      <w:r>
        <w:rPr>
          <w:rStyle w:val="CommentReference"/>
        </w:rPr>
        <w:annotationRef/>
      </w:r>
      <w:r>
        <w:t xml:space="preserve">I would prefer to avoid the acronym and just write out the words… </w:t>
      </w:r>
    </w:p>
    <w:p w14:paraId="0255AA9C" w14:textId="0EFA2029" w:rsidR="00EC3E58" w:rsidRDefault="00EC3E58">
      <w:pPr>
        <w:pStyle w:val="CommentText"/>
      </w:pPr>
    </w:p>
  </w:comment>
  <w:comment w:id="301" w:author="JohannesBurge" w:date="2021-05-30T13:06:00Z" w:initials="JDB">
    <w:p w14:paraId="181BC66A" w14:textId="77777777" w:rsidR="00727FFB" w:rsidRDefault="00727FFB" w:rsidP="00727FFB">
      <w:pPr>
        <w:pStyle w:val="CommentText"/>
      </w:pPr>
      <w:r>
        <w:rPr>
          <w:rStyle w:val="CommentReference"/>
        </w:rPr>
        <w:annotationRef/>
      </w:r>
      <w:r>
        <w:rPr>
          <w:rStyle w:val="CommentReference"/>
        </w:rPr>
        <w:annotationRef/>
      </w:r>
      <w:r>
        <w:t>Again, the remarks about Poisson noise seem to come a bit out of the blue</w:t>
      </w:r>
    </w:p>
    <w:p w14:paraId="44F2785D" w14:textId="7C979A89" w:rsidR="00727FFB" w:rsidRDefault="00727FFB">
      <w:pPr>
        <w:pStyle w:val="CommentText"/>
      </w:pPr>
    </w:p>
  </w:comment>
  <w:comment w:id="303" w:author="JohannesBurge" w:date="2021-05-30T13:07:00Z" w:initials="JDB">
    <w:p w14:paraId="490BD926" w14:textId="2C49B93E" w:rsidR="008F17E1" w:rsidRDefault="008F17E1">
      <w:pPr>
        <w:pStyle w:val="CommentText"/>
      </w:pPr>
      <w:r>
        <w:rPr>
          <w:rStyle w:val="CommentReference"/>
        </w:rPr>
        <w:annotationRef/>
      </w:r>
      <w:r>
        <w:t>Matching language to that a few paragraphs above (i.e. physically realizable)</w:t>
      </w:r>
    </w:p>
  </w:comment>
  <w:comment w:id="305" w:author="JohannesBurge" w:date="2021-05-30T11:16:00Z" w:initials="JDB">
    <w:p w14:paraId="46DC0590" w14:textId="77777777" w:rsidR="003F71D1" w:rsidRDefault="003F71D1" w:rsidP="003F71D1">
      <w:pPr>
        <w:pStyle w:val="CommentText"/>
      </w:pPr>
      <w:r>
        <w:rPr>
          <w:rStyle w:val="CommentReference"/>
        </w:rPr>
        <w:annotationRef/>
      </w:r>
      <w:r>
        <w:t>obvious</w:t>
      </w:r>
    </w:p>
  </w:comment>
  <w:comment w:id="327" w:author="JohannesBurge" w:date="2021-05-30T13:10:00Z" w:initials="JDB">
    <w:p w14:paraId="77CCC9C8" w14:textId="77777777" w:rsidR="006F1859" w:rsidRDefault="006F1859" w:rsidP="006F1859">
      <w:pPr>
        <w:pStyle w:val="CommentText"/>
      </w:pPr>
      <w:r>
        <w:rPr>
          <w:rStyle w:val="CommentReference"/>
        </w:rPr>
        <w:annotationRef/>
      </w:r>
      <w:r>
        <w:rPr>
          <w:rStyle w:val="CommentReference"/>
        </w:rPr>
        <w:annotationRef/>
      </w:r>
      <w:r>
        <w:t>Clunky sentence… no stamina for a rewrite right now</w:t>
      </w:r>
    </w:p>
    <w:p w14:paraId="2A08BCF1" w14:textId="0665FC70" w:rsidR="006F1859" w:rsidRDefault="006F1859">
      <w:pPr>
        <w:pStyle w:val="CommentText"/>
      </w:pPr>
    </w:p>
  </w:comment>
  <w:comment w:id="343" w:author="JohannesBurge" w:date="2021-05-30T13:11:00Z" w:initials="JDB">
    <w:p w14:paraId="795D4896" w14:textId="77777777" w:rsidR="008027BC" w:rsidRDefault="008027BC" w:rsidP="008027BC">
      <w:pPr>
        <w:pStyle w:val="CommentText"/>
      </w:pPr>
      <w:r>
        <w:rPr>
          <w:rStyle w:val="CommentReference"/>
        </w:rPr>
        <w:annotationRef/>
      </w:r>
      <w:r>
        <w:rPr>
          <w:rStyle w:val="CommentReference"/>
        </w:rPr>
        <w:annotationRef/>
      </w:r>
      <w:r>
        <w:rPr>
          <w:rStyle w:val="CommentReference"/>
        </w:rPr>
        <w:t>Language needs to be tightened in this paragraph. Content is fine, but it seems rather colloquial compared to rest of manuscript.</w:t>
      </w:r>
    </w:p>
    <w:p w14:paraId="3B6E8360" w14:textId="0AB68C85" w:rsidR="008027BC" w:rsidRDefault="008027B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8FCA86" w15:done="0"/>
  <w15:commentEx w15:paraId="39F0B4DD" w15:done="0"/>
  <w15:commentEx w15:paraId="2054DE3D" w15:done="0"/>
  <w15:commentEx w15:paraId="044113C2" w15:done="0"/>
  <w15:commentEx w15:paraId="5FFD1B36" w15:done="0"/>
  <w15:commentEx w15:paraId="775A57E6" w15:done="0"/>
  <w15:commentEx w15:paraId="516049B3" w15:done="0"/>
  <w15:commentEx w15:paraId="378C656B" w15:done="0"/>
  <w15:commentEx w15:paraId="53CBE859" w15:done="0"/>
  <w15:commentEx w15:paraId="4D32157F" w15:done="0"/>
  <w15:commentEx w15:paraId="2555C785" w15:done="0"/>
  <w15:commentEx w15:paraId="1A2BF434" w15:done="0"/>
  <w15:commentEx w15:paraId="1406B053" w15:done="0"/>
  <w15:commentEx w15:paraId="0255AA9C" w15:done="0"/>
  <w15:commentEx w15:paraId="44F2785D" w15:done="0"/>
  <w15:commentEx w15:paraId="490BD926" w15:done="0"/>
  <w15:commentEx w15:paraId="46DC0590" w15:done="0"/>
  <w15:commentEx w15:paraId="2A08BCF1" w15:done="0"/>
  <w15:commentEx w15:paraId="3B6E83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064B" w16cex:dateUtc="2021-05-30T16:40:00Z"/>
  <w16cex:commentExtensible w16cex:durableId="245E0FAB" w16cex:dateUtc="2021-05-30T17:20:00Z"/>
  <w16cex:commentExtensible w16cex:durableId="245E0FCA" w16cex:dateUtc="2021-05-30T17:21:00Z"/>
  <w16cex:commentExtensible w16cex:durableId="245E1051" w16cex:dateUtc="2021-05-30T17:23:00Z"/>
  <w16cex:commentExtensible w16cex:durableId="245E1035" w16cex:dateUtc="2021-05-30T17:23:00Z"/>
  <w16cex:commentExtensible w16cex:durableId="245E10C8" w16cex:dateUtc="2021-05-30T17:25:00Z"/>
  <w16cex:commentExtensible w16cex:durableId="245E10E2" w16cex:dateUtc="2021-05-30T17:25:00Z"/>
  <w16cex:commentExtensible w16cex:durableId="245E0B6E" w16cex:dateUtc="2021-05-30T17:02:00Z"/>
  <w16cex:commentExtensible w16cex:durableId="245E0B92" w16cex:dateUtc="2021-05-30T17:03:00Z"/>
  <w16cex:commentExtensible w16cex:durableId="245E0BB8" w16cex:dateUtc="2021-05-30T17:03:00Z"/>
  <w16cex:commentExtensible w16cex:durableId="245E0BF9" w16cex:dateUtc="2021-05-30T17:04:00Z"/>
  <w16cex:commentExtensible w16cex:durableId="245E0BDA" w16cex:dateUtc="2021-05-30T17:04:00Z"/>
  <w16cex:commentExtensible w16cex:durableId="245E0BED" w16cex:dateUtc="2021-05-30T17:04:00Z"/>
  <w16cex:commentExtensible w16cex:durableId="245E0BFF" w16cex:dateUtc="2021-05-30T17:05:00Z"/>
  <w16cex:commentExtensible w16cex:durableId="245E0C51" w16cex:dateUtc="2021-05-30T17:06:00Z"/>
  <w16cex:commentExtensible w16cex:durableId="245E0C81" w16cex:dateUtc="2021-05-30T17:07:00Z"/>
  <w16cex:commentExtensible w16cex:durableId="245DF28F" w16cex:dateUtc="2021-05-30T15:16:00Z"/>
  <w16cex:commentExtensible w16cex:durableId="245E0D5B" w16cex:dateUtc="2021-05-30T17:10:00Z"/>
  <w16cex:commentExtensible w16cex:durableId="245E0D68" w16cex:dateUtc="2021-05-30T1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8FCA86" w16cid:durableId="245E064B"/>
  <w16cid:commentId w16cid:paraId="39F0B4DD" w16cid:durableId="245E0FAB"/>
  <w16cid:commentId w16cid:paraId="2054DE3D" w16cid:durableId="245E0FCA"/>
  <w16cid:commentId w16cid:paraId="044113C2" w16cid:durableId="245E1051"/>
  <w16cid:commentId w16cid:paraId="5FFD1B36" w16cid:durableId="245E1035"/>
  <w16cid:commentId w16cid:paraId="775A57E6" w16cid:durableId="245E10C8"/>
  <w16cid:commentId w16cid:paraId="516049B3" w16cid:durableId="245E10E2"/>
  <w16cid:commentId w16cid:paraId="378C656B" w16cid:durableId="245E0B6E"/>
  <w16cid:commentId w16cid:paraId="53CBE859" w16cid:durableId="245E0B92"/>
  <w16cid:commentId w16cid:paraId="4D32157F" w16cid:durableId="245E0BB8"/>
  <w16cid:commentId w16cid:paraId="2555C785" w16cid:durableId="245E0BF9"/>
  <w16cid:commentId w16cid:paraId="1A2BF434" w16cid:durableId="245E0BDA"/>
  <w16cid:commentId w16cid:paraId="1406B053" w16cid:durableId="245E0BED"/>
  <w16cid:commentId w16cid:paraId="0255AA9C" w16cid:durableId="245E0BFF"/>
  <w16cid:commentId w16cid:paraId="44F2785D" w16cid:durableId="245E0C51"/>
  <w16cid:commentId w16cid:paraId="490BD926" w16cid:durableId="245E0C81"/>
  <w16cid:commentId w16cid:paraId="46DC0590" w16cid:durableId="245DF28F"/>
  <w16cid:commentId w16cid:paraId="2A08BCF1" w16cid:durableId="245E0D5B"/>
  <w16cid:commentId w16cid:paraId="3B6E8360" w16cid:durableId="245E0D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75286" w14:textId="77777777" w:rsidR="00D14949" w:rsidRDefault="00D14949">
      <w:r>
        <w:separator/>
      </w:r>
    </w:p>
  </w:endnote>
  <w:endnote w:type="continuationSeparator" w:id="0">
    <w:p w14:paraId="22ACECE2" w14:textId="77777777" w:rsidR="00D14949" w:rsidRDefault="00D149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10ADD" w14:textId="77777777" w:rsidR="00D14949" w:rsidRDefault="00D14949">
      <w:r>
        <w:separator/>
      </w:r>
    </w:p>
  </w:footnote>
  <w:footnote w:type="continuationSeparator" w:id="0">
    <w:p w14:paraId="67DA1825" w14:textId="77777777" w:rsidR="00D14949" w:rsidRDefault="00D14949">
      <w:r>
        <w:continuationSeparator/>
      </w:r>
    </w:p>
  </w:footnote>
  <w:footnote w:id="1">
    <w:p w14:paraId="311659B8" w14:textId="1E2E0983" w:rsidR="006D2617" w:rsidRDefault="006D2617">
      <w:pPr>
        <w:pStyle w:val="FootnoteText"/>
      </w:pPr>
      <w:ins w:id="54" w:author="Brainard, David H" w:date="2021-05-08T10:01:00Z">
        <w:r>
          <w:rPr>
            <w:rStyle w:val="FootnoteReference"/>
          </w:rPr>
          <w:footnoteRef/>
        </w:r>
        <w:r>
          <w:t xml:space="preserve"> This type of experiment may be instrumented using subjective instructions, which ask </w:t>
        </w:r>
      </w:ins>
      <w:ins w:id="55" w:author="Brainard, David H" w:date="2021-05-08T10:02:00Z">
        <w:r>
          <w:t xml:space="preserve">the </w:t>
        </w:r>
      </w:ins>
      <w:ins w:id="56" w:author="Brainard, David H" w:date="2021-05-08T10:34:00Z">
        <w:r w:rsidR="00BE09F9">
          <w:t>observer</w:t>
        </w:r>
      </w:ins>
      <w:ins w:id="57" w:author="Brainard, David H" w:date="2021-05-08T10:02:00Z">
        <w:r>
          <w:t xml:space="preserve"> to report how the object appears, or using objective instructions, which </w:t>
        </w:r>
      </w:ins>
      <w:ins w:id="58" w:author="Brainard, David H" w:date="2021-05-08T14:05:00Z">
        <w:r w:rsidR="001A55E7">
          <w:t xml:space="preserve">ask </w:t>
        </w:r>
      </w:ins>
      <w:ins w:id="59" w:author="Brainard, David H" w:date="2021-05-08T10:02:00Z">
        <w:r>
          <w:t>the subject to r</w:t>
        </w:r>
      </w:ins>
      <w:ins w:id="60" w:author="Brainard, David H" w:date="2021-05-08T10:03:00Z">
        <w:r>
          <w:t xml:space="preserve">eport their estimate of the object’s reflectance. Exactly what </w:t>
        </w:r>
      </w:ins>
      <w:ins w:id="61" w:author="Brainard, David H" w:date="2021-05-08T10:34:00Z">
        <w:r w:rsidR="00BE09F9">
          <w:t>observers</w:t>
        </w:r>
      </w:ins>
      <w:ins w:id="62" w:author="Brainard, David H" w:date="2021-05-08T10:03:00Z">
        <w:r>
          <w:t xml:space="preserve"> report under either of these instructional regimes</w:t>
        </w:r>
      </w:ins>
      <w:ins w:id="63" w:author="Brainard, David H" w:date="2021-05-08T14:05:00Z">
        <w:r w:rsidR="001A55E7">
          <w:t>, as well as t</w:t>
        </w:r>
      </w:ins>
      <w:ins w:id="64" w:author="Brainard, David H" w:date="2021-05-08T14:06:00Z">
        <w:r w:rsidR="001A55E7">
          <w:t>he nature of instructional effects,</w:t>
        </w:r>
      </w:ins>
      <w:ins w:id="65" w:author="Brainard, David H" w:date="2021-05-08T14:05:00Z">
        <w:r w:rsidR="001A55E7">
          <w:t xml:space="preserve"> </w:t>
        </w:r>
      </w:ins>
      <w:ins w:id="66" w:author="Brainard, David H" w:date="2021-05-08T10:03:00Z">
        <w:r>
          <w:t>is a</w:t>
        </w:r>
      </w:ins>
      <w:ins w:id="67" w:author="Brainard, David H" w:date="2021-05-08T10:07:00Z">
        <w:r w:rsidR="00ED23E0">
          <w:t>n impor</w:t>
        </w:r>
      </w:ins>
      <w:ins w:id="68" w:author="Brainard, David H" w:date="2021-05-08T10:08:00Z">
        <w:r w:rsidR="00ED23E0">
          <w:t>tant but</w:t>
        </w:r>
      </w:ins>
      <w:ins w:id="69" w:author="Brainard, David H" w:date="2021-05-08T10:03:00Z">
        <w:r>
          <w:t xml:space="preserve"> thorny issue t</w:t>
        </w:r>
      </w:ins>
      <w:ins w:id="70" w:author="Brainard, David H" w:date="2021-05-08T10:04:00Z">
        <w:r>
          <w:t xml:space="preserve">hat </w:t>
        </w:r>
      </w:ins>
      <w:ins w:id="71" w:author="Brainard, David H" w:date="2021-05-08T10:08:00Z">
        <w:r w:rsidR="00ED23E0">
          <w:t xml:space="preserve">we </w:t>
        </w:r>
      </w:ins>
      <w:ins w:id="72" w:author="Brainard, David H" w:date="2021-05-08T10:04:00Z">
        <w:r>
          <w:t xml:space="preserve">will not digress on </w:t>
        </w:r>
      </w:ins>
      <w:ins w:id="73" w:author="Brainard, David H" w:date="2021-05-08T10:08:00Z">
        <w:r w:rsidR="00ED23E0">
          <w:t xml:space="preserve">further </w:t>
        </w:r>
      </w:ins>
      <w:ins w:id="74" w:author="Brainard, David H" w:date="2021-05-08T10:04:00Z">
        <w:r>
          <w:t>in this paper</w:t>
        </w:r>
      </w:ins>
      <w:ins w:id="75" w:author="Brainard, David H" w:date="2021-05-08T14:06:00Z">
        <w:r w:rsidR="001A55E7">
          <w:t>. S</w:t>
        </w:r>
      </w:ins>
      <w:ins w:id="76" w:author="Brainard, David H" w:date="2021-05-08T10:04:00Z">
        <w:r>
          <w:t xml:space="preserve">ee </w:t>
        </w:r>
      </w:ins>
      <w:ins w:id="77" w:author="Brainard, David H" w:date="2021-05-08T10:05:00Z">
        <w:r>
          <w:t>Radonji</w:t>
        </w:r>
      </w:ins>
      <w:ins w:id="78" w:author="Brainard, David H" w:date="2021-05-08T10:07:00Z">
        <w:r w:rsidRPr="006D2617">
          <w:t>ć</w:t>
        </w:r>
        <w:r>
          <w:t xml:space="preserve"> </w:t>
        </w:r>
      </w:ins>
      <w:ins w:id="79" w:author="Brainard, David H" w:date="2021-05-08T10:05:00Z">
        <w:r>
          <w:t xml:space="preserve">and Brainard </w:t>
        </w:r>
      </w:ins>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ins w:id="80" w:author="Brainard, David H" w:date="2021-05-08T10:05:00Z">
        <w:r>
          <w:t xml:space="preserve"> for a recent treatment of th</w:t>
        </w:r>
      </w:ins>
      <w:ins w:id="81" w:author="Brainard, David H" w:date="2021-05-08T14:06:00Z">
        <w:r w:rsidR="001A55E7">
          <w:t>e</w:t>
        </w:r>
      </w:ins>
      <w:ins w:id="82" w:author="Brainard, David H" w:date="2021-05-08T10:05:00Z">
        <w:r>
          <w:t xml:space="preserve"> issue, as well as the references therein.</w:t>
        </w:r>
      </w:ins>
      <w:ins w:id="83" w:author="Brainard, David H" w:date="2021-05-08T10:02:00Z">
        <w:r>
          <w:t xml:space="preserve"> </w:t>
        </w:r>
      </w:ins>
    </w:p>
  </w:footnote>
  <w:footnote w:id="2">
    <w:p w14:paraId="412FF582" w14:textId="11983FEB" w:rsidR="001F1290" w:rsidRDefault="001F1290" w:rsidP="001F1290">
      <w:pPr>
        <w:pStyle w:val="FootnoteText"/>
        <w:rPr>
          <w:ins w:id="207" w:author="Brainard, David H" w:date="2021-05-08T10:30:00Z"/>
        </w:rPr>
      </w:pPr>
      <w:ins w:id="208" w:author="Brainard, David H" w:date="2021-05-08T10:30:00Z">
        <w:r>
          <w:rPr>
            <w:rStyle w:val="FootnoteReference"/>
          </w:rPr>
          <w:footnoteRef/>
        </w:r>
        <w:r>
          <w:t xml:space="preserve"> We adopt the lig</w:t>
        </w:r>
      </w:ins>
      <w:ins w:id="209" w:author="Brainard, David H" w:date="2021-05-08T10:31:00Z">
        <w:r>
          <w:t>htness discrimination threshold terminology</w:t>
        </w:r>
      </w:ins>
      <w:ins w:id="210" w:author="Brainard, David H" w:date="2021-05-08T10:30:00Z">
        <w:r>
          <w:t xml:space="preserve"> based on the </w:t>
        </w:r>
      </w:ins>
      <w:ins w:id="211" w:author="Brainard, David H" w:date="2021-05-08T11:02:00Z">
        <w:r w:rsidR="00636D78">
          <w:t>underling assumption that</w:t>
        </w:r>
      </w:ins>
      <w:ins w:id="212" w:author="Brainard, David H" w:date="2021-05-08T10:30:00Z">
        <w:r>
          <w:t xml:space="preserve"> </w:t>
        </w:r>
      </w:ins>
      <w:ins w:id="213" w:author="Brainard, David H" w:date="2021-05-08T11:02:00Z">
        <w:r w:rsidR="00636D78">
          <w:t>observers</w:t>
        </w:r>
      </w:ins>
      <w:ins w:id="214" w:author="Brainard, David H" w:date="2021-05-08T10:30:00Z">
        <w:r>
          <w:t xml:space="preserve"> perform the task using their </w:t>
        </w:r>
      </w:ins>
      <w:ins w:id="215" w:author="Brainard, David H" w:date="2021-05-08T11:03:00Z">
        <w:r w:rsidR="00636D78">
          <w:t xml:space="preserve">perceptual lightness </w:t>
        </w:r>
      </w:ins>
      <w:ins w:id="216" w:author="Brainard, David H" w:date="2021-05-08T10:30:00Z">
        <w:r>
          <w:t xml:space="preserve">representation, and </w:t>
        </w:r>
      </w:ins>
      <w:ins w:id="217" w:author="Brainard, David H" w:date="2021-05-08T11:03:00Z">
        <w:r w:rsidR="00636D78">
          <w:t xml:space="preserve">indeed </w:t>
        </w:r>
      </w:ins>
      <w:ins w:id="218" w:author="Brainard, David H" w:date="2021-05-08T10:30:00Z">
        <w:r>
          <w:t xml:space="preserve">our instructions to subjects </w:t>
        </w:r>
      </w:ins>
      <w:ins w:id="219" w:author="Brainard, David H" w:date="2021-05-08T10:31:00Z">
        <w:r>
          <w:t xml:space="preserve">used the lightness terminology to describe what should be judged. </w:t>
        </w:r>
      </w:ins>
      <w:ins w:id="220" w:author="Brainard, David H" w:date="2021-05-08T10:30:00Z">
        <w:r>
          <w:t>The actual stimulus variable being varied, however</w:t>
        </w:r>
      </w:ins>
      <w:ins w:id="221" w:author="Brainard, David H" w:date="2021-05-08T14:07:00Z">
        <w:r w:rsidR="002C205F">
          <w:t>,</w:t>
        </w:r>
      </w:ins>
      <w:ins w:id="222" w:author="Brainard, David H" w:date="2021-05-08T10:30:00Z">
        <w:r>
          <w:t xml:space="preserve"> was the simulated achromatic reflectance of the </w:t>
        </w:r>
      </w:ins>
      <w:ins w:id="223" w:author="Brainard, David H" w:date="2021-05-08T11:03:00Z">
        <w:r w:rsidR="00636D78">
          <w:t xml:space="preserve">target </w:t>
        </w:r>
      </w:ins>
      <w:ins w:id="224" w:author="Brainard, David H" w:date="2021-05-08T10:30:00Z">
        <w:r>
          <w:t xml:space="preserve">object being judged, and feedback was given based on the value of this </w:t>
        </w:r>
      </w:ins>
      <w:ins w:id="225" w:author="Brainard, David H" w:date="2021-05-08T11:03:00Z">
        <w:r w:rsidR="00636D78">
          <w:t>re</w:t>
        </w:r>
      </w:ins>
      <w:ins w:id="226" w:author="Brainard, David H" w:date="2021-05-08T11:04:00Z">
        <w:r w:rsidR="00636D78">
          <w:t>flectance</w:t>
        </w:r>
      </w:ins>
      <w:ins w:id="227" w:author="Brainard, David H" w:date="2021-05-08T10:30:00Z">
        <w:r>
          <w:t>. In this paper</w:t>
        </w:r>
      </w:ins>
      <w:ins w:id="228" w:author="Brainard, David H" w:date="2021-05-08T10:32:00Z">
        <w:r>
          <w:t>,</w:t>
        </w:r>
      </w:ins>
      <w:ins w:id="229" w:author="Brainard, David H" w:date="2021-05-08T10:30:00Z">
        <w:r>
          <w:t xml:space="preserve"> we do not explore the question as to whether the results would be affected if we had varied the instructions given to subjects (see footnote 1 above).</w:t>
        </w:r>
      </w:ins>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EE1AE50C">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7838890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A26EDC5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CA103E0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C76044B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E6422E8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4A82D0C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5926902E">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D3EA4D3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679D4"/>
    <w:rsid w:val="000703E2"/>
    <w:rsid w:val="000711E6"/>
    <w:rsid w:val="0007144A"/>
    <w:rsid w:val="00072048"/>
    <w:rsid w:val="00072635"/>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371"/>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0D30"/>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BA9"/>
    <w:rsid w:val="003B4EFE"/>
    <w:rsid w:val="003B5569"/>
    <w:rsid w:val="003B64FA"/>
    <w:rsid w:val="003B66A4"/>
    <w:rsid w:val="003B6EB5"/>
    <w:rsid w:val="003B79E6"/>
    <w:rsid w:val="003C11D1"/>
    <w:rsid w:val="003C1F7D"/>
    <w:rsid w:val="003C42DB"/>
    <w:rsid w:val="003C4446"/>
    <w:rsid w:val="003C4E69"/>
    <w:rsid w:val="003C56F5"/>
    <w:rsid w:val="003C5E00"/>
    <w:rsid w:val="003C680E"/>
    <w:rsid w:val="003C6F60"/>
    <w:rsid w:val="003C71F1"/>
    <w:rsid w:val="003C750C"/>
    <w:rsid w:val="003D1F5A"/>
    <w:rsid w:val="003D1F61"/>
    <w:rsid w:val="003D2B09"/>
    <w:rsid w:val="003D2C54"/>
    <w:rsid w:val="003D3F79"/>
    <w:rsid w:val="003D3FB9"/>
    <w:rsid w:val="003D4343"/>
    <w:rsid w:val="003D4A00"/>
    <w:rsid w:val="003D6298"/>
    <w:rsid w:val="003D67C5"/>
    <w:rsid w:val="003D699D"/>
    <w:rsid w:val="003D6B6F"/>
    <w:rsid w:val="003D6E3A"/>
    <w:rsid w:val="003D71AB"/>
    <w:rsid w:val="003D7BDE"/>
    <w:rsid w:val="003E05D2"/>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354"/>
    <w:rsid w:val="003F44BB"/>
    <w:rsid w:val="003F4765"/>
    <w:rsid w:val="003F4885"/>
    <w:rsid w:val="003F49DB"/>
    <w:rsid w:val="003F4FDA"/>
    <w:rsid w:val="003F515E"/>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A4C"/>
    <w:rsid w:val="00460C68"/>
    <w:rsid w:val="00462217"/>
    <w:rsid w:val="00462535"/>
    <w:rsid w:val="004639F3"/>
    <w:rsid w:val="00463DB6"/>
    <w:rsid w:val="00463F83"/>
    <w:rsid w:val="004644BD"/>
    <w:rsid w:val="0046494F"/>
    <w:rsid w:val="00464B28"/>
    <w:rsid w:val="004705BB"/>
    <w:rsid w:val="00470C92"/>
    <w:rsid w:val="004710B6"/>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4783"/>
    <w:rsid w:val="00524A47"/>
    <w:rsid w:val="005252F8"/>
    <w:rsid w:val="00525F21"/>
    <w:rsid w:val="00526796"/>
    <w:rsid w:val="00526C12"/>
    <w:rsid w:val="0053013C"/>
    <w:rsid w:val="00530585"/>
    <w:rsid w:val="005306EC"/>
    <w:rsid w:val="00531745"/>
    <w:rsid w:val="005321FA"/>
    <w:rsid w:val="005339FA"/>
    <w:rsid w:val="00533BB4"/>
    <w:rsid w:val="0053431A"/>
    <w:rsid w:val="00534F06"/>
    <w:rsid w:val="0053510F"/>
    <w:rsid w:val="0053516C"/>
    <w:rsid w:val="00535D2B"/>
    <w:rsid w:val="00536324"/>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DB4"/>
    <w:rsid w:val="006F4F03"/>
    <w:rsid w:val="006F5C20"/>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988"/>
    <w:rsid w:val="00722C22"/>
    <w:rsid w:val="00723CC7"/>
    <w:rsid w:val="00725A83"/>
    <w:rsid w:val="0072601F"/>
    <w:rsid w:val="007272A1"/>
    <w:rsid w:val="0072788D"/>
    <w:rsid w:val="00727A29"/>
    <w:rsid w:val="00727FFB"/>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7BC"/>
    <w:rsid w:val="00802A61"/>
    <w:rsid w:val="00802B44"/>
    <w:rsid w:val="00803148"/>
    <w:rsid w:val="008034DE"/>
    <w:rsid w:val="00803AFD"/>
    <w:rsid w:val="00804CE4"/>
    <w:rsid w:val="0080541B"/>
    <w:rsid w:val="0081123D"/>
    <w:rsid w:val="00811879"/>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878CE"/>
    <w:rsid w:val="0089057C"/>
    <w:rsid w:val="00891325"/>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2339"/>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8D8"/>
    <w:rsid w:val="00B21AE7"/>
    <w:rsid w:val="00B22D08"/>
    <w:rsid w:val="00B230A4"/>
    <w:rsid w:val="00B23412"/>
    <w:rsid w:val="00B246CA"/>
    <w:rsid w:val="00B26547"/>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349"/>
    <w:rsid w:val="00BC391B"/>
    <w:rsid w:val="00BC3F5A"/>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1849"/>
    <w:rsid w:val="00BF1BD5"/>
    <w:rsid w:val="00BF3DB0"/>
    <w:rsid w:val="00BF3F69"/>
    <w:rsid w:val="00BF3F75"/>
    <w:rsid w:val="00BF492E"/>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4E21"/>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2640"/>
    <w:rsid w:val="00EB4E5C"/>
    <w:rsid w:val="00EB526D"/>
    <w:rsid w:val="00EB5FEE"/>
    <w:rsid w:val="00EB60C4"/>
    <w:rsid w:val="00EB6D99"/>
    <w:rsid w:val="00EB7A8F"/>
    <w:rsid w:val="00EC05D0"/>
    <w:rsid w:val="00EC07AF"/>
    <w:rsid w:val="00EC0F29"/>
    <w:rsid w:val="00EC1823"/>
    <w:rsid w:val="00EC2F73"/>
    <w:rsid w:val="00EC3303"/>
    <w:rsid w:val="00EC3E58"/>
    <w:rsid w:val="00EC417F"/>
    <w:rsid w:val="00EC44E5"/>
    <w:rsid w:val="00EC474D"/>
    <w:rsid w:val="00EC5186"/>
    <w:rsid w:val="00EC55A9"/>
    <w:rsid w:val="00EC5B45"/>
    <w:rsid w:val="00EC6A85"/>
    <w:rsid w:val="00EC6BA0"/>
    <w:rsid w:val="00EC6D6B"/>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444B"/>
    <w:rsid w:val="00EF5F57"/>
    <w:rsid w:val="00EF6186"/>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51B"/>
    <w:rsid w:val="00FE285E"/>
    <w:rsid w:val="00FE2E58"/>
    <w:rsid w:val="00FE314B"/>
    <w:rsid w:val="00FE351D"/>
    <w:rsid w:val="00FE371A"/>
    <w:rsid w:val="00FE471C"/>
    <w:rsid w:val="00FE4E77"/>
    <w:rsid w:val="00FE59C4"/>
    <w:rsid w:val="00FE6235"/>
    <w:rsid w:val="00FE7791"/>
    <w:rsid w:val="00FE7CC3"/>
    <w:rsid w:val="00FE7EBE"/>
    <w:rsid w:val="00FF1AC7"/>
    <w:rsid w:val="00FF1BE5"/>
    <w:rsid w:val="00FF1F7C"/>
    <w:rsid w:val="00FF22B1"/>
    <w:rsid w:val="00FF2584"/>
    <w:rsid w:val="00FF2686"/>
    <w:rsid w:val="00FF2C2E"/>
    <w:rsid w:val="00FF3909"/>
    <w:rsid w:val="00FF395B"/>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8923</Words>
  <Characters>107867</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4</cp:revision>
  <cp:lastPrinted>2021-05-05T14:32:00Z</cp:lastPrinted>
  <dcterms:created xsi:type="dcterms:W3CDTF">2021-05-30T17:27:00Z</dcterms:created>
  <dcterms:modified xsi:type="dcterms:W3CDTF">2021-05-3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